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A63D12" w14:textId="08A24F6B" w:rsidR="006B1FB6" w:rsidRDefault="00FA439C" w:rsidP="00FA439C">
      <w:pPr>
        <w:pStyle w:val="Subttulo"/>
        <w:spacing w:before="160"/>
      </w:pPr>
      <w:r>
        <w:rPr>
          <w:noProof/>
        </w:rPr>
        <w:drawing>
          <wp:anchor distT="0" distB="0" distL="0" distR="0" simplePos="0" relativeHeight="251659264" behindDoc="0" locked="0" layoutInCell="1" allowOverlap="1" wp14:anchorId="3CFDA410" wp14:editId="64A9DB52">
            <wp:simplePos x="0" y="0"/>
            <wp:positionH relativeFrom="margin">
              <wp:align>center</wp:align>
            </wp:positionH>
            <wp:positionV relativeFrom="page">
              <wp:posOffset>534562</wp:posOffset>
            </wp:positionV>
            <wp:extent cx="4220845" cy="149225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1"/>
                    <pic:cNvPicPr>
                      <a:picLocks noChangeAspect="1" noChangeArrowheads="1"/>
                    </pic:cNvPicPr>
                  </pic:nvPicPr>
                  <pic:blipFill>
                    <a:blip r:embed="rId8"/>
                    <a:stretch>
                      <a:fillRect/>
                    </a:stretch>
                  </pic:blipFill>
                  <pic:spPr bwMode="auto">
                    <a:xfrm>
                      <a:off x="0" y="0"/>
                      <a:ext cx="4220845" cy="1492250"/>
                    </a:xfrm>
                    <a:prstGeom prst="rect">
                      <a:avLst/>
                    </a:prstGeom>
                  </pic:spPr>
                </pic:pic>
              </a:graphicData>
            </a:graphic>
            <wp14:sizeRelH relativeFrom="margin">
              <wp14:pctWidth>0</wp14:pctWidth>
            </wp14:sizeRelH>
            <wp14:sizeRelV relativeFrom="margin">
              <wp14:pctHeight>0</wp14:pctHeight>
            </wp14:sizeRelV>
          </wp:anchor>
        </w:drawing>
      </w:r>
      <w:r w:rsidR="00011746" w:rsidRPr="006B1FB6">
        <w:t>Proyecto</w:t>
      </w:r>
    </w:p>
    <w:p w14:paraId="560D7AF4" w14:textId="4B6B6CF6" w:rsidR="0094721D" w:rsidRPr="001F3267" w:rsidRDefault="008603D3" w:rsidP="0094721D">
      <w:pPr>
        <w:pStyle w:val="Ttulo"/>
        <w:rPr>
          <w:sz w:val="56"/>
          <w:szCs w:val="56"/>
        </w:rPr>
      </w:pPr>
      <w:r w:rsidRPr="001F3267">
        <w:rPr>
          <w:sz w:val="56"/>
          <w:szCs w:val="56"/>
        </w:rPr>
        <w:t>TRABAJO DE FIN DE GRADO</w:t>
      </w:r>
    </w:p>
    <w:p w14:paraId="0DE11F5B" w14:textId="77777777" w:rsidR="0094721D" w:rsidRPr="0094721D" w:rsidRDefault="0094721D" w:rsidP="001F3267">
      <w:pPr>
        <w:pStyle w:val="Encabezado"/>
        <w:spacing w:before="400"/>
        <w:jc w:val="center"/>
        <w:rPr>
          <w:rFonts w:ascii="Futura Std Medium" w:hAnsi="Futura Std Medium"/>
          <w:b/>
          <w:bCs/>
          <w:sz w:val="24"/>
          <w:szCs w:val="24"/>
        </w:rPr>
      </w:pPr>
      <w:r w:rsidRPr="0094721D">
        <w:rPr>
          <w:rFonts w:ascii="Futura Std Medium" w:hAnsi="Futura Std Medium"/>
          <w:b/>
          <w:bCs/>
          <w:sz w:val="24"/>
          <w:szCs w:val="24"/>
        </w:rPr>
        <w:t>Grado en Ingeniería Informática</w:t>
      </w:r>
    </w:p>
    <w:p w14:paraId="563C2B0C" w14:textId="733FFA9F" w:rsidR="00C462E7" w:rsidRPr="001E3664" w:rsidRDefault="0094721D" w:rsidP="0094721D">
      <w:pPr>
        <w:spacing w:after="480"/>
        <w:jc w:val="center"/>
      </w:pPr>
      <w:r w:rsidRPr="009F4D63">
        <w:t>Curso 2019-2020</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1782"/>
      </w:tblGrid>
      <w:tr w:rsidR="001964A2" w:rsidRPr="001964A2" w14:paraId="38919C94" w14:textId="56AA9D80" w:rsidTr="001964A2">
        <w:trPr>
          <w:jc w:val="center"/>
        </w:trPr>
        <w:tc>
          <w:tcPr>
            <w:tcW w:w="4597" w:type="dxa"/>
          </w:tcPr>
          <w:p w14:paraId="45DC8971" w14:textId="043F67B7" w:rsidR="001964A2" w:rsidRPr="001964A2" w:rsidRDefault="001964A2" w:rsidP="006B1FB6">
            <w:r>
              <w:rPr>
                <w:b/>
                <w:bCs/>
              </w:rPr>
              <w:t>A</w:t>
            </w:r>
            <w:r w:rsidRPr="001964A2">
              <w:rPr>
                <w:b/>
                <w:bCs/>
              </w:rPr>
              <w:t>lumno</w:t>
            </w:r>
            <w:r w:rsidRPr="001964A2">
              <w:br/>
              <w:t>Cruz Zelante, Francisco Arturo</w:t>
            </w:r>
          </w:p>
        </w:tc>
        <w:tc>
          <w:tcPr>
            <w:tcW w:w="1782" w:type="dxa"/>
          </w:tcPr>
          <w:p w14:paraId="6A691D66" w14:textId="16EEA818" w:rsidR="008603D3" w:rsidRPr="008603D3" w:rsidRDefault="001964A2" w:rsidP="006B1FB6">
            <w:r w:rsidRPr="001964A2">
              <w:rPr>
                <w:b/>
                <w:bCs/>
              </w:rPr>
              <w:t>DNI</w:t>
            </w:r>
            <w:r w:rsidRPr="001964A2">
              <w:rPr>
                <w:b/>
                <w:bCs/>
              </w:rPr>
              <w:br/>
            </w:r>
            <w:r w:rsidRPr="001964A2">
              <w:t>51.152.069-T</w:t>
            </w:r>
          </w:p>
        </w:tc>
      </w:tr>
      <w:tr w:rsidR="001964A2" w:rsidRPr="001964A2" w14:paraId="57B24A80" w14:textId="77777777" w:rsidTr="001964A2">
        <w:trPr>
          <w:jc w:val="center"/>
        </w:trPr>
        <w:tc>
          <w:tcPr>
            <w:tcW w:w="4597" w:type="dxa"/>
          </w:tcPr>
          <w:p w14:paraId="285D236D" w14:textId="77777777" w:rsidR="001964A2" w:rsidRPr="001964A2" w:rsidRDefault="001964A2" w:rsidP="006B1FB6"/>
        </w:tc>
        <w:tc>
          <w:tcPr>
            <w:tcW w:w="1782" w:type="dxa"/>
          </w:tcPr>
          <w:p w14:paraId="1824D2A9" w14:textId="77777777" w:rsidR="001964A2" w:rsidRPr="001964A2" w:rsidRDefault="001964A2" w:rsidP="006B1FB6"/>
        </w:tc>
      </w:tr>
      <w:tr w:rsidR="001964A2" w:rsidRPr="001964A2" w14:paraId="106533EA" w14:textId="77777777" w:rsidTr="001964A2">
        <w:trPr>
          <w:jc w:val="center"/>
        </w:trPr>
        <w:tc>
          <w:tcPr>
            <w:tcW w:w="4597" w:type="dxa"/>
          </w:tcPr>
          <w:p w14:paraId="60A87A98" w14:textId="69969D2B" w:rsidR="001964A2" w:rsidRPr="001964A2" w:rsidRDefault="001964A2" w:rsidP="006B1FB6">
            <w:pPr>
              <w:rPr>
                <w:b/>
                <w:bCs/>
              </w:rPr>
            </w:pPr>
            <w:r>
              <w:rPr>
                <w:b/>
                <w:bCs/>
              </w:rPr>
              <w:t>T</w:t>
            </w:r>
            <w:r w:rsidRPr="001964A2">
              <w:rPr>
                <w:b/>
                <w:bCs/>
              </w:rPr>
              <w:t>utor</w:t>
            </w:r>
            <w:r>
              <w:rPr>
                <w:b/>
                <w:bCs/>
              </w:rPr>
              <w:br/>
            </w:r>
            <w:proofErr w:type="spellStart"/>
            <w:r w:rsidRPr="001964A2">
              <w:t>Segredo</w:t>
            </w:r>
            <w:proofErr w:type="spellEnd"/>
            <w:r w:rsidRPr="001964A2">
              <w:t xml:space="preserve"> González, Eduardo Manuel</w:t>
            </w:r>
          </w:p>
        </w:tc>
        <w:tc>
          <w:tcPr>
            <w:tcW w:w="1782" w:type="dxa"/>
          </w:tcPr>
          <w:p w14:paraId="3A74080A" w14:textId="2CB0035B" w:rsidR="001964A2" w:rsidRPr="001964A2" w:rsidRDefault="001964A2" w:rsidP="006B1FB6">
            <w:pPr>
              <w:rPr>
                <w:b/>
                <w:bCs/>
              </w:rPr>
            </w:pPr>
            <w:r w:rsidRPr="001964A2">
              <w:rPr>
                <w:b/>
                <w:bCs/>
              </w:rPr>
              <w:t>DNI</w:t>
            </w:r>
            <w:r>
              <w:rPr>
                <w:b/>
                <w:bCs/>
              </w:rPr>
              <w:br/>
            </w:r>
            <w:r w:rsidRPr="001964A2">
              <w:t>78.564.242-Z</w:t>
            </w:r>
          </w:p>
        </w:tc>
      </w:tr>
      <w:tr w:rsidR="001964A2" w:rsidRPr="001964A2" w14:paraId="0D726069" w14:textId="77777777" w:rsidTr="001964A2">
        <w:trPr>
          <w:jc w:val="center"/>
        </w:trPr>
        <w:tc>
          <w:tcPr>
            <w:tcW w:w="4597" w:type="dxa"/>
          </w:tcPr>
          <w:p w14:paraId="5F4D66B8" w14:textId="77777777" w:rsidR="001964A2" w:rsidRPr="001964A2" w:rsidRDefault="001964A2" w:rsidP="006B1FB6"/>
        </w:tc>
        <w:tc>
          <w:tcPr>
            <w:tcW w:w="1782" w:type="dxa"/>
          </w:tcPr>
          <w:p w14:paraId="376A8B65" w14:textId="77777777" w:rsidR="001964A2" w:rsidRPr="001964A2" w:rsidRDefault="001964A2" w:rsidP="006B1FB6"/>
        </w:tc>
      </w:tr>
      <w:tr w:rsidR="001964A2" w:rsidRPr="001964A2" w14:paraId="62EE99DF" w14:textId="77777777" w:rsidTr="001964A2">
        <w:trPr>
          <w:jc w:val="center"/>
        </w:trPr>
        <w:tc>
          <w:tcPr>
            <w:tcW w:w="4597" w:type="dxa"/>
          </w:tcPr>
          <w:p w14:paraId="074C2501" w14:textId="5B2B02BD" w:rsidR="001964A2" w:rsidRPr="001964A2" w:rsidRDefault="001964A2" w:rsidP="006B1FB6">
            <w:pPr>
              <w:rPr>
                <w:b/>
                <w:bCs/>
              </w:rPr>
            </w:pPr>
            <w:r>
              <w:rPr>
                <w:b/>
                <w:bCs/>
              </w:rPr>
              <w:t>C</w:t>
            </w:r>
            <w:r w:rsidRPr="001964A2">
              <w:rPr>
                <w:b/>
                <w:bCs/>
              </w:rPr>
              <w:t>otutor</w:t>
            </w:r>
            <w:r w:rsidR="00824AE9">
              <w:rPr>
                <w:b/>
                <w:bCs/>
              </w:rPr>
              <w:t>a</w:t>
            </w:r>
            <w:r>
              <w:rPr>
                <w:b/>
                <w:bCs/>
              </w:rPr>
              <w:br/>
            </w:r>
            <w:r w:rsidR="00A25F34">
              <w:t>Miranda Valladares, Gara</w:t>
            </w:r>
          </w:p>
        </w:tc>
        <w:tc>
          <w:tcPr>
            <w:tcW w:w="1782" w:type="dxa"/>
          </w:tcPr>
          <w:p w14:paraId="0F3442AD" w14:textId="33B01488" w:rsidR="001964A2" w:rsidRPr="001964A2" w:rsidRDefault="001964A2" w:rsidP="006B1FB6">
            <w:pPr>
              <w:rPr>
                <w:b/>
                <w:bCs/>
              </w:rPr>
            </w:pPr>
            <w:r w:rsidRPr="001964A2">
              <w:rPr>
                <w:b/>
                <w:bCs/>
              </w:rPr>
              <w:t>DNI</w:t>
            </w:r>
            <w:r w:rsidRPr="001964A2">
              <w:rPr>
                <w:b/>
                <w:bCs/>
              </w:rPr>
              <w:br/>
            </w:r>
            <w:r w:rsidR="00A25F34" w:rsidRPr="00A25F34">
              <w:t>78</w:t>
            </w:r>
            <w:r w:rsidR="00A25F34">
              <w:t>.</w:t>
            </w:r>
            <w:r w:rsidR="00A25F34" w:rsidRPr="00A25F34">
              <w:t>563</w:t>
            </w:r>
            <w:r w:rsidR="00A25F34">
              <w:t>.</w:t>
            </w:r>
            <w:r w:rsidR="00A25F34" w:rsidRPr="00A25F34">
              <w:t>584</w:t>
            </w:r>
            <w:r w:rsidR="00A25F34">
              <w:t>-</w:t>
            </w:r>
            <w:r w:rsidR="00A25F34" w:rsidRPr="00A25F34">
              <w:t>T</w:t>
            </w:r>
          </w:p>
        </w:tc>
      </w:tr>
    </w:tbl>
    <w:p w14:paraId="2D78DCA8" w14:textId="16EF7A08" w:rsidR="00011746" w:rsidRPr="00C00354" w:rsidRDefault="00011746" w:rsidP="0024557F">
      <w:pPr>
        <w:pStyle w:val="TtuloSC"/>
        <w:pBdr>
          <w:top w:val="single" w:sz="6" w:space="20" w:color="D9D9D9" w:themeColor="background1" w:themeShade="D9"/>
          <w:bottom w:val="single" w:sz="6" w:space="20" w:color="D9D9D9" w:themeColor="background1" w:themeShade="D9"/>
        </w:pBdr>
      </w:pPr>
      <w:r w:rsidRPr="00C00354">
        <w:t xml:space="preserve">TÍTULO DEL </w:t>
      </w:r>
      <w:r w:rsidR="00FB1DEC">
        <w:t>TRABAJO</w:t>
      </w:r>
    </w:p>
    <w:p w14:paraId="78C61414" w14:textId="721F7120" w:rsidR="008603D3" w:rsidRPr="001E3664" w:rsidRDefault="007D2029" w:rsidP="0024557F">
      <w:pPr>
        <w:pStyle w:val="Tituloproyecto"/>
        <w:pBdr>
          <w:top w:val="single" w:sz="6" w:space="20" w:color="D9D9D9" w:themeColor="background1" w:themeShade="D9"/>
          <w:bottom w:val="single" w:sz="6" w:space="20" w:color="D9D9D9" w:themeColor="background1" w:themeShade="D9"/>
        </w:pBdr>
      </w:pPr>
      <w:r w:rsidRPr="007D2029">
        <w:t>«Planificación optimizada de un sistema de semáforos mediante algoritmos evolutivos: una aplicación a la rotonda del Padre Anchieta, en Santa Cruz de Tenerife»</w:t>
      </w:r>
    </w:p>
    <w:p w14:paraId="2FB1A0FF" w14:textId="77777777" w:rsidR="00C462E7" w:rsidRPr="001E3664" w:rsidRDefault="00C462E7" w:rsidP="006B1FB6">
      <w:pPr>
        <w:pStyle w:val="Ttulo1"/>
      </w:pPr>
      <w:r w:rsidRPr="001E3664">
        <w:t>1. Introducción</w:t>
      </w:r>
    </w:p>
    <w:p w14:paraId="5C067A1B" w14:textId="7F2CAD70" w:rsidR="007D2029" w:rsidRDefault="007D2029" w:rsidP="007D2029">
      <w:pPr>
        <w:pStyle w:val="Textoindependiente"/>
        <w:keepLines/>
      </w:pPr>
      <w:r>
        <w:t>Los algoritmos evolutivos toman como guía la evolución biológica y la llevan al campo de la optimización. A diferencia de otros métodos, esta clase de algoritmos busca ofrecer mejores resultados mediante la evolución de los individuos de una población, haciéndolos mutar, combinando características entre ellos y seleccionando los mejores candidatos a optar a solución de un problema (normalmente, de optimización no lineal con un amplio espacio de búsqueda), donde otros algoritmos tardarían demasiado o serían directamente inviables.</w:t>
      </w:r>
    </w:p>
    <w:p w14:paraId="7F87432F" w14:textId="2490BCE9" w:rsidR="007D2029" w:rsidRDefault="007D2029" w:rsidP="007D2029">
      <w:pPr>
        <w:pStyle w:val="Textoindependiente"/>
        <w:keepLines/>
      </w:pPr>
      <w:r>
        <w:lastRenderedPageBreak/>
        <w:t>Esta clase de algoritmos resultan útiles para afrontar el problema de la planificación de</w:t>
      </w:r>
      <w:r w:rsidR="004A566A">
        <w:t xml:space="preserve"> la duración de</w:t>
      </w:r>
      <w:r>
        <w:t xml:space="preserve"> las fases de los semáforos, más conocido como el </w:t>
      </w:r>
      <w:proofErr w:type="spellStart"/>
      <w:r w:rsidRPr="007D2029">
        <w:rPr>
          <w:i/>
          <w:iCs/>
        </w:rPr>
        <w:t>Traffic</w:t>
      </w:r>
      <w:proofErr w:type="spellEnd"/>
      <w:r w:rsidRPr="007D2029">
        <w:rPr>
          <w:i/>
          <w:iCs/>
        </w:rPr>
        <w:t xml:space="preserve"> Light </w:t>
      </w:r>
      <w:proofErr w:type="spellStart"/>
      <w:r w:rsidRPr="007D2029">
        <w:rPr>
          <w:i/>
          <w:iCs/>
        </w:rPr>
        <w:t>Scheduling</w:t>
      </w:r>
      <w:proofErr w:type="spellEnd"/>
      <w:r w:rsidRPr="007D2029">
        <w:rPr>
          <w:i/>
          <w:iCs/>
        </w:rPr>
        <w:t xml:space="preserve"> </w:t>
      </w:r>
      <w:proofErr w:type="spellStart"/>
      <w:r w:rsidRPr="007D2029">
        <w:rPr>
          <w:i/>
          <w:iCs/>
        </w:rPr>
        <w:t>Problem</w:t>
      </w:r>
      <w:proofErr w:type="spellEnd"/>
      <w:r>
        <w:t xml:space="preserve"> (</w:t>
      </w:r>
      <w:proofErr w:type="spellStart"/>
      <w:r>
        <w:t>TLSP</w:t>
      </w:r>
      <w:proofErr w:type="spellEnd"/>
      <w:r>
        <w:t>). Este problema de optimización plantea cuánto deberían durar las fases de los semáforos de uno o varios cruces para mejorar la circulación con respecto a varios parámetros; el más habitual de ellos siendo el tiempo medio de viaje de un grupo de vehículos desde</w:t>
      </w:r>
      <w:r w:rsidR="002B1955">
        <w:t xml:space="preserve"> un</w:t>
      </w:r>
      <w:r>
        <w:t xml:space="preserve"> origen hasta el destino.</w:t>
      </w:r>
    </w:p>
    <w:p w14:paraId="73E761ED" w14:textId="648DD811" w:rsidR="00A0781D" w:rsidRPr="00A0781D" w:rsidRDefault="007D2029" w:rsidP="007D2029">
      <w:pPr>
        <w:pStyle w:val="Textoindependiente"/>
        <w:keepLines/>
      </w:pPr>
      <w:r>
        <w:t xml:space="preserve">Por tanto, se plantea la obtención de una instancia real, con datos de tráfico incluidos, de la glorieta del Brasil (más conocida como la rotonda del Padre Anchieta), situada en el corazón de La Laguna, Tenerife. Los resultados de la simulación del tráfico en dicha instancia servirían de entrada a un algoritmo evolutivo para evaluar si incluyendo semáforos en la rotonda y modificando la duración de las fases es posible mejorar la circulación. Finalmente, se usaría SUMO </w:t>
      </w:r>
      <w:r>
        <w:fldChar w:fldCharType="begin"/>
      </w:r>
      <w:r>
        <w:instrText xml:space="preserve"> ADDIN ZOTERO_ITEM CSL_CITATION {"citationID":"cSI0CXkf","properties":{"formattedCitation":"[1]","plainCitation":"[1]","noteIndex":0},"citationItems":[{"id":22,"uris":["http://zotero.org/users/local/WduUSj0O/items/HWJ6YALE"],"uri":["http://zotero.org/users/local/WduUSj0O/items/HWJ6YALE"],"itemData":{"id":22,"type":"paper-conference","container-title":"The 21st IEEE International Conference on Intelligent Transportation Systems","note":"Journal Abbreviation: IEEE Intelligent Transportation Systems Conference (ITSC)","publisher":"IEEE","title":"Microscopic Traffic Simulation using SUMO","URL":"https://elib.dlr.de/124092/","author":[{"family":"Lopez","given":"Pablo Alvarez"},{"family":"Behrisch","given":"Michael"},{"family":"Bieker-Walz","given":"Laura"},{"family":"Erdmann","given":"Jakob"},{"family":"Flötteröd","given":"Yun-Pang"},{"family":"Hilbrich","given":"Robert"},{"family":"Lücken","given":"Leonhard"},{"family":"Rummel","given":"Johannes"},{"family":"Wagner","given":"Peter"},{"family":"Wießner","given":"Evamarie"}],"issued":{"date-parts":[["2018"]]}}}],"schema":"https://github.com/citation-style-language/schema/raw/master/csl-citation.json"} </w:instrText>
      </w:r>
      <w:r>
        <w:fldChar w:fldCharType="separate"/>
      </w:r>
      <w:r w:rsidRPr="007D2029">
        <w:t>[1]</w:t>
      </w:r>
      <w:r>
        <w:fldChar w:fldCharType="end"/>
      </w:r>
      <w:r>
        <w:t xml:space="preserve"> para realizar la simulación de tráfico.</w:t>
      </w:r>
    </w:p>
    <w:p w14:paraId="0263FAE2" w14:textId="77777777" w:rsidR="00C462E7" w:rsidRPr="001E3664" w:rsidRDefault="00C462E7" w:rsidP="006B1FB6">
      <w:pPr>
        <w:pStyle w:val="Ttulo1"/>
      </w:pPr>
      <w:r w:rsidRPr="001E3664">
        <w:t>2. Antecedentes y estado actual del tema</w:t>
      </w:r>
    </w:p>
    <w:p w14:paraId="42943B72" w14:textId="773059FD" w:rsidR="007D2029" w:rsidRDefault="007D2029" w:rsidP="007D2029">
      <w:r>
        <w:t xml:space="preserve">Por todos los lugareños son ya conocidos los populares atascos que se forman en la rotonda cada día, particularmente en la mañana (en el rango 7:00-9:00) con la ida al colegio y al trabajo, y en la tarde (en el rango 13:00-18:00) con la vuelta a casa. Solo en 2019, el tramo de la TF-5 que se encuentra a la altura de la rotonda soportó de media 113.000 vehículos diarios, mientras que las vías que conectan con la propia rotonda soportaron, de media, entre 8000 y 11.000 vehículos, según datos del Cabildo de Tenerife </w:t>
      </w:r>
      <w:r>
        <w:fldChar w:fldCharType="begin"/>
      </w:r>
      <w:r>
        <w:instrText xml:space="preserve"> ADDIN ZOTERO_ITEM CSL_CITATION {"citationID":"fAKc1Emr","properties":{"formattedCitation":"[2]","plainCitation":"[2]","noteIndex":0},"citationItems":[{"id":14,"uris":["http://zotero.org/users/local/WduUSj0O/items/V89ZFENF"],"uri":["http://zotero.org/users/local/WduUSj0O/items/V89ZFENF"],"itemData":{"id":14,"type":"article","publisher":"Servicio Técnico de Carreteras y Paisaje, Cabildo de Tenerife","title":"Intensidades de tráfico en las carreteras de la isla de Tenerife en el año 2019","URL":"https://www.tenerife.es/portalcabtfe/images/PDF/temas/carreteras/RESUMEN2019.pdf","author":[{"family":"Rodríguez Hernández","given":"Felix Sergio"}],"accessed":{"date-parts":[["2020",3,5]]},"issued":{"date-parts":[["2019"]]}}}],"schema":"https://github.com/citation-style-language/schema/raw/master/csl-citation.json"} </w:instrText>
      </w:r>
      <w:r>
        <w:fldChar w:fldCharType="separate"/>
      </w:r>
      <w:r w:rsidRPr="007D2029">
        <w:t>[2]</w:t>
      </w:r>
      <w:r>
        <w:fldChar w:fldCharType="end"/>
      </w:r>
      <w:r>
        <w:t>.</w:t>
      </w:r>
    </w:p>
    <w:p w14:paraId="4BB9696B" w14:textId="19F44CE8" w:rsidR="007D2029" w:rsidRDefault="007D2029" w:rsidP="007D2029">
      <w:r>
        <w:t xml:space="preserve">El </w:t>
      </w:r>
      <w:proofErr w:type="spellStart"/>
      <w:r>
        <w:t>TLSP</w:t>
      </w:r>
      <w:proofErr w:type="spellEnd"/>
      <w:r>
        <w:t xml:space="preserve"> enfocado desde algoritmos evolutivos ya ha sido tratado por mi tutor, Eduardo </w:t>
      </w:r>
      <w:proofErr w:type="spellStart"/>
      <w:r>
        <w:t>Segredo</w:t>
      </w:r>
      <w:proofErr w:type="spellEnd"/>
      <w:r>
        <w:t xml:space="preserve">, junto con otros académicos en un trabajo publicado en la revista IEEE Access </w:t>
      </w:r>
      <w:r>
        <w:fldChar w:fldCharType="begin"/>
      </w:r>
      <w:r>
        <w:instrText xml:space="preserve"> ADDIN ZOTERO_ITEM CSL_CITATION {"citationID":"9tliRBsV","properties":{"formattedCitation":"[3]","plainCitation":"[3]","noteIndex":0},"citationItems":[{"id":10,"uris":["http://zotero.org/users/local/WduUSj0O/items/MHI6GBII"],"uri":["http://zotero.org/users/local/WduUSj0O/items/MHI6GBII"],"itemData":{"id":10,"type":"article-journal","abstract":"Traffic congestion, and the consequent loss of time, money, quality of life, and higher pollution, is currently one of the most important problems in cities, and several approaches have been proposed to reduce it. In this paper, we propose a novel formulation of the traffic light scheduling problem in order to alleviate it. This novel formulation of the problem allows more realistic scenarios to be modeled, and as a result, it becomes much harder to solve in comparison to previous formulations. The proposal of more advanced and efficient techniques than those applied in past research is thus required. We propose the application of diversity-based multi-objective optimizers, which have shown to provide promising results when addressing single-objective problems. The wide experimental evaluation performed over a set of real-world instances demonstrates the good performance of our proposed diversity-based multi-objective method to tackle traffic at a large scale, especially in comparison to the best-performing single-objective optimizer previously proposed in the literature. Consequently, in this paper, we provide new state-of-the-art algorithmic schemes to address the traffic light scheduling problem that can deal with a whole city, instead of just a few streets and junctions, with a higher level of detail than the one found in present studies due to our micro-analysis of streets.","container-title":"IEEE Access","DOI":"10.1109/ACCESS.2019.2908562","ISSN":"2169-3536","page":"43915-43932","source":"IEEE Xplore","title":"Optimising Real-World Traffic Cycle Programs by Using Evolutionary Computation","volume":"7","author":[{"family":"Segredo","given":"Eduardo"},{"family":"Luque","given":"Gabriel"},{"family":"Segura","given":"Carlos"},{"family":"Alba","given":"Enrique"}],"issued":{"date-parts":[["2019"]]}}}],"schema":"https://github.com/citation-style-language/schema/raw/master/csl-citation.json"} </w:instrText>
      </w:r>
      <w:r>
        <w:fldChar w:fldCharType="separate"/>
      </w:r>
      <w:r w:rsidRPr="007D2029">
        <w:t>[3]</w:t>
      </w:r>
      <w:r>
        <w:fldChar w:fldCharType="end"/>
      </w:r>
      <w:r>
        <w:t xml:space="preserve">. En síntesis, el artículo versa sobre el empleo de varios optimizadores mono y </w:t>
      </w:r>
      <w:proofErr w:type="spellStart"/>
      <w:r>
        <w:t>multi-objetivos</w:t>
      </w:r>
      <w:proofErr w:type="spellEnd"/>
      <w:r>
        <w:t xml:space="preserve"> basados en la diversidad, por ser mucho más eficientes y, en consecuencia, ser capaces de lidiar </w:t>
      </w:r>
      <w:r w:rsidR="004A566A" w:rsidRPr="004A566A">
        <w:t>con zonas significativamente grandes de ciudades como</w:t>
      </w:r>
      <w:r w:rsidR="004A566A">
        <w:t xml:space="preserve"> </w:t>
      </w:r>
      <w:r>
        <w:t>Berlín, París, Estocolmo o Málaga, en vez de unas pocas intersecciones; llegando incluso a simular casi 1000 intersecciones y poco más de 2600 vehículos.</w:t>
      </w:r>
    </w:p>
    <w:p w14:paraId="230E0205" w14:textId="72E3CD70" w:rsidR="007D2029" w:rsidRDefault="007D2029" w:rsidP="007D2029">
      <w:r>
        <w:t xml:space="preserve">Otros autores, en un artículo más antiguo </w:t>
      </w:r>
      <w:r>
        <w:fldChar w:fldCharType="begin"/>
      </w:r>
      <w:r>
        <w:instrText xml:space="preserve"> ADDIN ZOTERO_ITEM CSL_CITATION {"citationID":"r783IVgG","properties":{"formattedCitation":"[4]","plainCitation":"[4]","noteIndex":0},"citationItems":[{"id":8,"uris":["http://zotero.org/users/local/WduUSj0O/items/CLIBAEEY"],"uri":["http://zotero.org/users/local/WduUSj0O/items/CLIBAEEY"],"itemData":{"id":8,"type":"article-journal","abstract":"In previous research, we have designed and successfully tested a traffic light cycles evolutionary optimization architecture. In this paper, we attempt to validate those results with a real-world test case. For a wide area in Santa Cruz de Tenerife city - Canary islands - we have improved traffic behavior, using our optimized traffic light cycle times in a simulated environment. Throughout this paper, we present some of the experiences, knowledge, and problems encountered.","container-title":"IEEE Transactions on Evolutionary Computation","DOI":"10.1109/TEVC.2007.892765","ISSN":"1941-0026","issue":"1","page":"25-40","source":"IEEE Xplore","title":"Applying a Traffic Lights Evolutionary Optimization Technique to a Real Case: “Las Ramblas” Area in Santa Cruz de Tenerife","title-short":"Applying a Traffic Lights Evolutionary Optimization Technique to a Real Case","volume":"12","author":[{"family":"Sanchez","given":"Javier"},{"family":"Galan","given":"Manuel"},{"family":"Rubio","given":"Enrique"}],"issued":{"date-parts":[["2008",2]]}}}],"schema":"https://github.com/citation-style-language/schema/raw/master/csl-citation.json"} </w:instrText>
      </w:r>
      <w:r>
        <w:fldChar w:fldCharType="separate"/>
      </w:r>
      <w:r w:rsidRPr="007D2029">
        <w:t>[4]</w:t>
      </w:r>
      <w:r>
        <w:fldChar w:fldCharType="end"/>
      </w:r>
      <w:r>
        <w:t xml:space="preserve">, también han trabajado con algoritmos evolutivos para optimizar el </w:t>
      </w:r>
      <w:proofErr w:type="spellStart"/>
      <w:r>
        <w:t>TLSP</w:t>
      </w:r>
      <w:proofErr w:type="spellEnd"/>
      <w:r>
        <w:t>; en este caso, en Las Ramblas, Santa Cruz de Tenerife. El sistema se basa en tres elementos: un algoritmo genético para la optimización, un autómata celular para la simulación del tráfico, y un clúster Beowulf para ejecutar la simulación y el optimizador (el artículo es del 2008, hace 12 años). En sus pruebas los autores concluyeron que el optimizador había mejorado de media un 15 % la cantidad de vehículos que completaban su trayecto en un rango de tiempo determinado, en comparación con los datos provistos por el Ayuntamiento.</w:t>
      </w:r>
    </w:p>
    <w:p w14:paraId="36E2C03A" w14:textId="5AC84108" w:rsidR="00093FD1" w:rsidRDefault="00302697" w:rsidP="007D2029">
      <w:r>
        <w:t>Varios</w:t>
      </w:r>
      <w:r w:rsidR="007D2029">
        <w:t xml:space="preserve"> enfoque</w:t>
      </w:r>
      <w:r>
        <w:t>s</w:t>
      </w:r>
      <w:r w:rsidR="007D2029">
        <w:t xml:space="preserve"> similar</w:t>
      </w:r>
      <w:r>
        <w:t>es</w:t>
      </w:r>
      <w:r w:rsidR="007D2029">
        <w:t xml:space="preserve"> a</w:t>
      </w:r>
      <w:r>
        <w:t xml:space="preserve"> los</w:t>
      </w:r>
      <w:r w:rsidR="007D2029">
        <w:t xml:space="preserve"> ya mencionado</w:t>
      </w:r>
      <w:r>
        <w:t>s</w:t>
      </w:r>
      <w:r w:rsidR="007D2029">
        <w:t xml:space="preserve"> ha</w:t>
      </w:r>
      <w:r>
        <w:t>n</w:t>
      </w:r>
      <w:r w:rsidR="007D2029">
        <w:t xml:space="preserve"> sido tratado</w:t>
      </w:r>
      <w:r>
        <w:t>s</w:t>
      </w:r>
      <w:r w:rsidR="007D2029">
        <w:t xml:space="preserve"> por distintos autores en artículos tales como </w:t>
      </w:r>
      <w:r w:rsidR="007D2029">
        <w:fldChar w:fldCharType="begin"/>
      </w:r>
      <w:r w:rsidR="007D2029">
        <w:instrText xml:space="preserve"> ADDIN ZOTERO_ITEM CSL_CITATION {"citationID":"0JxooQj3","properties":{"formattedCitation":"[5]\\uc0\\u8211{}[9]","plainCitation":"[5]–[9]","noteIndex":0},"citationItems":[{"id":27,"uris":["http://zotero.org/users/local/WduUSj0O/items/3F2VYBIR"],"uri":["http://zotero.org/users/local/WduUSj0O/items/3F2VYBIR"],"itemData":{"id":27,"type":"article-journal","abstract":"Optimal staging of traffic lights, and in particular optimal light cycle programs, is a crucial task in present day cities with potential benefits in terms of energy consumption, traffic flow management, pedestrian safety, and environmental issues. Nevertheless, very few publications in the current literature tackle this problem by means of automatic intelligent systems, and, when they do, they focus on limited areas with elementary traffic light schedules. In this paper, we propose an optimization approach in which a particle swarm optimizer (PSO) is able to find successful traffic light cycle programs. The solutions obtained are simulated with simulator of urban mobility, a well-known microscopic traffic simulator. For this study, we have tested two large and heterogeneous metropolitan areas with hundreds of traffic lights located in the cities of Bahía Blanca in Argentina (American style) and Málaga in Spain (European style). Our algorithm is shown to obtain efficient traffic light cycle programs for both kinds of cities. In comparison with expertly predefined cycle programs (close to real ones), our PSO achieved quantitative improvements for the two main objectives: 1) the number of vehicles that reach their destination and 2) the overall journey time.","container-title":"IEEE Transactions on Evolutionary Computation","DOI":"10.1109/TEVC.2013.2260755","ISSN":"1941-0026","issue":"6","note":"Conference Name: IEEE Transactions on Evolutionary Computation","page":"823-839","source":"IEEE Xplore","title":"Optimal Cycle Program of Traffic Lights With Particle Swarm Optimization","volume":"17","author":[{"family":"García-Nieto","given":"José"},{"family":"Olivera","given":"Ana Carolina"},{"family":"Alba","given":"Enrique"}],"issued":{"date-parts":[["2013",12]]}},"label":"page"},{"id":25,"uris":["http://zotero.org/users/local/WduUSj0O/items/W4PPNWMS"],"uri":["http://zotero.org/users/local/WduUSj0O/items/W4PPNWMS"],"itemData":{"id":25,"type":"paper-conference","abstract":"In last years, enhancing the vehicular traffic flow becomes a mandatory task to minimize the impact of polluting emissions and unsustainable fuel consumption in our cities. Smart Mobility optimisation emerges then, with the goal of improving the traffic management in the city. With this aim, we propose in this paper an optimisation strategy based on swarm intelligence to find efficient cycle programs for traffic lights deployed in large urban areas. In concrete, in this work we focus on the improvement of the traffic flow with the global purpose of reducing contaminant emissions (CO2 and NOx) and fuel consumption in the analyzed areas. For the sake of standardization, we follow European Union reference framework for traffic emissions, called HandBook Emission FActors (HBEFA). As a case study, we have concentrated in two extensive urban areas in the cities of Malaga and Seville (in Spain). After several comparisons between different optimisation techniques (Differential Evolution and Random Search), as well as other solutions provided by experts, our proposal is shown to obtain significant reductions of fuel consumption and gas emissions.","container-title":"2014 International Joint Conference on Neural Networks (IJCNN)","DOI":"10.1109/IJCNN.2014.6889749","event":"2014 International Joint Conference on Neural Networks (IJCNN)","note":"ISSN: 2161-4393","page":"48-54","source":"IEEE Xplore","title":"Optimising traffic lights with metaheuristics: Reduction of car emissions and consumption","title-short":"Optimising traffic lights with metaheuristics","author":[{"family":"Garcia-Nieto","given":"Jose"},{"family":"Ferrer","given":"Javier"},{"family":"Alba","given":"Enrique"}],"issued":{"date-parts":[["2014",7]]}},"label":"page"},{"id":33,"uris":["http://zotero.org/users/local/WduUSj0O/items/YC8QSGYG"],"uri":["http://zotero.org/users/local/WduUSj0O/items/YC8QSGYG"],"itemData":{"id":33,"type":"article-journal","abstract":"Nowadays, the increasing levels of polluting emissions and fuel consumption of the road traffic in modern cities directly affect air quality, the city economy, and especially the health of citizens. Therefore, improving the efficiency of the traffic flow is a mandatory task in order to mitigate such critical problems. In this article, a Swarm Intelligence approach is proposed for the optimal scheduling of traffic lights timing programs in metropolitan areas. By doing so, the traffic flow of vehicles can be improved with the final goal global target of reducing their fuel consumption and gas emissions (CO and NOx). In this work we optimize the traffic lights timing programs and analyze their effect in pollution by following the standard HBEFA as the traffic emission model. Specifically, we focus on two large and heterogeneous urban scenarios located in the cities of Malaga and Seville (in Spain). When compared to the traffic lights timing programs designed by experts close to real ones, the proposed strategy obtains significant reductions in terms of the emission rates (23.3 % CO and 29.3 % NOx) and the total fuel consumption.","container-title":"Applied Intelligence","DOI":"10.1007/s10489-014-0604-3","ISSN":"1573-7497","issue":"3","journalAbbreviation":"Appl Intell","language":"en","page":"389-405","source":"Springer Link","title":"Reducing vehicle emissions and fuel consumption in the city by using particle swarm optimization","volume":"42","author":[{"family":"Olivera","given":"A. C."},{"family":"García-Nieto","given":"J. M."},{"family":"Alba","given":"E."}],"issued":{"date-parts":[["2015",4,1]]}},"label":"page"},{"id":23,"uris":["http://zotero.org/users/local/WduUSj0O/items/33LPKV75"],"uri":["http://zotero.org/users/local/WduUSj0O/items/33LPKV75"],"itemData":{"id":23,"type":"paper-conference","abstract":"Optimal traffic light scheduling is a fundamental problem in modern urban areas. It has severe impact on traffic flow management, energy consumption and vehicular emissions, as well as on urban noise. The vast number of traffic lights in modern cities increases the complexity of the scheduling problem and, at the same time, urgently needs for efficient algorithms that optimize the light cycle programs. In this work, we propose a solution for the traffic light scheduling problem by using Differential Evolution, and investigate the benefits of parallelism on this complex problem. For understanding the impact in the city, the popular micro-simulator SUMO is used. We evaluate our approach on close-to-reality problem scenarios consisting of two large urban areas located in the cities of Málaga, Spain, and Paris, France. Our results are promising and encourage further investigation of parallel approaches to enable scalability.","container-title":"2016 International Conference on Intelligent Networking and Collaborative Systems (INCoS)","DOI":"10.1109/INCoS.2016.72","event":"2016 International Conference on Intelligent Networking and Collaborative Systems (INCoS)","note":"ISSN: null","page":"229-236","source":"IEEE Xplore","title":"Smart Traffic Lights: A First Parallel Computing Approach","title-short":"Smart Traffic Lights","author":[{"family":"Souravlias","given":"D."},{"family":"Luque","given":"G."},{"family":"Alba","given":"E."},{"family":"Parsopoulos","given":"K. E."}],"issued":{"date-parts":[["2016",9]]}},"label":"page"},{"id":30,"uris":["http://zotero.org/users/local/WduUSj0O/items/6ZQULDGH"],"uri":["http://zotero.org/users/local/WduUSj0O/items/6ZQULDGH"],"itemData":{"id":30,"type":"article-journal","abstract":"Congestion, pollution, security, parking, noise, and many other problems derived from vehicular traffic are present every day in most cities around the world. The growing number of traffic lights that control the vehicular flow requires a complex scheduling, and hence, automatic systems are indispensable nowadays for optimally tackling this task. In this work, we propose a Swarm Intelligence approach to find successful cycle programs of traffic lights. Using a microscopic traffic simulator, the solutions obtained by our algorithm are evaluated in the context of two large and heterogeneous metropolitan areas located in the cities of Málaga and Sevilla (in Spain). In comparison with cycle programs predefined by experts (close to real ones), our proposal obtains significant profits in terms of two main indicators: the number of vehicles that reach their destinations on time and the global trip time.","collection-title":"Special Section: Local Search Algorithms for Real-World Scheduling and Planning","container-title":"Engineering Applications of Artificial Intelligence","DOI":"10.1016/j.engappai.2011.04.011","ISSN":"0952-1976","issue":"2","journalAbbreviation":"Engineering Applications of Artificial Intelligence","language":"en","page":"274-283","source":"ScienceDirect","title":"Swarm intelligence for traffic light scheduling: Application to real urban areas","title-short":"Swarm intelligence for traffic light scheduling","volume":"25","author":[{"family":"García-Nieto","given":"J."},{"family":"Alba","given":"E."},{"family":"Carolina Olivera","given":"A."}],"issued":{"date-parts":[["2012",3,1]]}},"label":"page"}],"schema":"https://github.com/citation-style-language/schema/raw/master/csl-citation.json"} </w:instrText>
      </w:r>
      <w:r w:rsidR="007D2029">
        <w:fldChar w:fldCharType="separate"/>
      </w:r>
      <w:r w:rsidR="007D2029" w:rsidRPr="007D2029">
        <w:rPr>
          <w:rFonts w:cs="Times New Roman"/>
          <w:szCs w:val="24"/>
        </w:rPr>
        <w:t>[5]–[9]</w:t>
      </w:r>
      <w:r w:rsidR="007D2029">
        <w:fldChar w:fldCharType="end"/>
      </w:r>
      <w:r w:rsidR="007D2029">
        <w:t>.</w:t>
      </w:r>
    </w:p>
    <w:p w14:paraId="184F1158" w14:textId="180AFA7E" w:rsidR="00C462E7" w:rsidRPr="001E3664" w:rsidRDefault="00C462E7" w:rsidP="00654703">
      <w:pPr>
        <w:pStyle w:val="Ttulo1"/>
      </w:pPr>
      <w:r w:rsidRPr="001E3664">
        <w:lastRenderedPageBreak/>
        <w:t>3. Actividades a realizar</w:t>
      </w:r>
    </w:p>
    <w:p w14:paraId="2C590DD3" w14:textId="48F9E512" w:rsidR="00C462E7" w:rsidRDefault="00093AFC" w:rsidP="006B1FB6">
      <w:r>
        <w:t>Las tareas que deben realizarse para conseguir los objetivos del proyecto son las siguientes:</w:t>
      </w:r>
    </w:p>
    <w:p w14:paraId="683BBA35" w14:textId="77777777" w:rsidR="00A2207C" w:rsidRDefault="00A2207C" w:rsidP="00E2225F">
      <w:pPr>
        <w:pStyle w:val="Prrafodelista"/>
        <w:numPr>
          <w:ilvl w:val="0"/>
          <w:numId w:val="2"/>
        </w:numPr>
      </w:pPr>
      <w:r>
        <w:t>Revisión bibliográfica.</w:t>
      </w:r>
    </w:p>
    <w:p w14:paraId="5663809C" w14:textId="77777777" w:rsidR="00A2207C" w:rsidRDefault="00A2207C" w:rsidP="00E2225F">
      <w:pPr>
        <w:pStyle w:val="Prrafodelista"/>
        <w:numPr>
          <w:ilvl w:val="0"/>
          <w:numId w:val="2"/>
        </w:numPr>
      </w:pPr>
      <w:r>
        <w:t>Formación en las herramientas necesarias (p. ej.: SUMO y algoritmos evolutivos).</w:t>
      </w:r>
    </w:p>
    <w:p w14:paraId="4249B617" w14:textId="5412F0A2" w:rsidR="00A2207C" w:rsidRPr="0060140C" w:rsidRDefault="00A2207C" w:rsidP="00E2225F">
      <w:pPr>
        <w:pStyle w:val="Prrafodelista"/>
        <w:numPr>
          <w:ilvl w:val="0"/>
          <w:numId w:val="2"/>
        </w:numPr>
      </w:pPr>
      <w:r>
        <w:t>Generación de instancias del problema.</w:t>
      </w:r>
    </w:p>
    <w:p w14:paraId="20DB6CE5" w14:textId="77777777" w:rsidR="00A2207C" w:rsidRDefault="00A2207C" w:rsidP="00E2225F">
      <w:pPr>
        <w:pStyle w:val="Prrafodelista"/>
        <w:numPr>
          <w:ilvl w:val="0"/>
          <w:numId w:val="2"/>
        </w:numPr>
      </w:pPr>
      <w:r>
        <w:t>Diseño e implementación de un algoritmo evolutivo.</w:t>
      </w:r>
    </w:p>
    <w:p w14:paraId="1CED4D2F" w14:textId="77777777" w:rsidR="00A2207C" w:rsidRDefault="00A2207C" w:rsidP="00E2225F">
      <w:pPr>
        <w:pStyle w:val="Prrafodelista"/>
        <w:numPr>
          <w:ilvl w:val="0"/>
          <w:numId w:val="2"/>
        </w:numPr>
      </w:pPr>
      <w:r>
        <w:t>Evaluación experimental del algoritmo desarrollado.</w:t>
      </w:r>
    </w:p>
    <w:p w14:paraId="4C357E9E" w14:textId="56B6BC32" w:rsidR="00093AFC" w:rsidRPr="001E3664" w:rsidRDefault="00A2207C" w:rsidP="00E2225F">
      <w:pPr>
        <w:pStyle w:val="Prrafodelista"/>
        <w:numPr>
          <w:ilvl w:val="0"/>
          <w:numId w:val="2"/>
        </w:numPr>
      </w:pPr>
      <w:r>
        <w:t>Redacción de la memoria.</w:t>
      </w:r>
    </w:p>
    <w:p w14:paraId="445791D0" w14:textId="7AD2258E" w:rsidR="00EA1B8C" w:rsidRDefault="00C462E7" w:rsidP="006B1FB6">
      <w:pPr>
        <w:pStyle w:val="Ttulo1"/>
      </w:pPr>
      <w:r w:rsidRPr="001E3664">
        <w:t xml:space="preserve">4. Plan de </w:t>
      </w:r>
      <w:r w:rsidR="00E9264C" w:rsidRPr="001E3664">
        <w:t>t</w:t>
      </w:r>
      <w:r w:rsidRPr="001E3664">
        <w:t>rabajo</w:t>
      </w:r>
    </w:p>
    <w:p w14:paraId="6AF7B8DC" w14:textId="1E28E1D1" w:rsidR="00EA1B8C" w:rsidRDefault="00093AFC" w:rsidP="00093AFC">
      <w:r>
        <w:t>El plan de trabajo propuesto para realizar las tareas mencionadas en la sección anterior es el siguiente:</w:t>
      </w:r>
    </w:p>
    <w:p w14:paraId="216BC421" w14:textId="24DB2F89" w:rsidR="00372810" w:rsidRDefault="00372810" w:rsidP="00093AFC">
      <w:r>
        <w:rPr>
          <w:noProof/>
        </w:rPr>
        <w:drawing>
          <wp:inline distT="0" distB="0" distL="0" distR="0" wp14:anchorId="0558CF47" wp14:editId="6EB69D7E">
            <wp:extent cx="5399244" cy="2217761"/>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srcRect t="18948" r="3159" b="23587"/>
                    <a:stretch/>
                  </pic:blipFill>
                  <pic:spPr bwMode="auto">
                    <a:xfrm>
                      <a:off x="0" y="0"/>
                      <a:ext cx="5457098" cy="2241525"/>
                    </a:xfrm>
                    <a:prstGeom prst="rect">
                      <a:avLst/>
                    </a:prstGeom>
                    <a:noFill/>
                    <a:ln>
                      <a:noFill/>
                    </a:ln>
                    <a:extLst>
                      <a:ext uri="{53640926-AAD7-44D8-BBD7-CCE9431645EC}">
                        <a14:shadowObscured xmlns:a14="http://schemas.microsoft.com/office/drawing/2010/main"/>
                      </a:ext>
                    </a:extLst>
                  </pic:spPr>
                </pic:pic>
              </a:graphicData>
            </a:graphic>
          </wp:inline>
        </w:drawing>
      </w:r>
    </w:p>
    <w:p w14:paraId="1B103284" w14:textId="3DC7D68F" w:rsidR="0060140C" w:rsidRDefault="0060140C" w:rsidP="0060140C">
      <w:r>
        <w:t xml:space="preserve">Una versión a tamaño completo se encuentra anexada a este documento. </w:t>
      </w:r>
    </w:p>
    <w:p w14:paraId="39F0E798" w14:textId="46E90CD2" w:rsidR="006E51F4" w:rsidRDefault="00C462E7" w:rsidP="00A2207C">
      <w:pPr>
        <w:pStyle w:val="Ttulo1"/>
      </w:pPr>
      <w:r w:rsidRPr="001E3664">
        <w:t xml:space="preserve">5. Propuesta de </w:t>
      </w:r>
      <w:r w:rsidRPr="008E201A">
        <w:t>evaluación</w:t>
      </w:r>
    </w:p>
    <w:p w14:paraId="71267A1A" w14:textId="2ABB53C5" w:rsidR="00265C72" w:rsidRPr="00265C72" w:rsidRDefault="00265C72" w:rsidP="00265C72">
      <w:pPr>
        <w:pStyle w:val="Textoindependiente"/>
      </w:pPr>
      <w:r>
        <w:t>Lo siguiente es una lista de hitos y la calificación que se obtendría al alcanzar cada uno de ellos:</w:t>
      </w:r>
    </w:p>
    <w:tbl>
      <w:tblPr>
        <w:tblStyle w:val="Tablanormal2"/>
        <w:tblW w:w="5000" w:type="pct"/>
        <w:jc w:val="center"/>
        <w:tblLook w:val="04A0" w:firstRow="1" w:lastRow="0" w:firstColumn="1" w:lastColumn="0" w:noHBand="0" w:noVBand="1"/>
      </w:tblPr>
      <w:tblGrid>
        <w:gridCol w:w="6238"/>
        <w:gridCol w:w="1698"/>
      </w:tblGrid>
      <w:tr w:rsidR="006B1FB6" w:rsidRPr="001E3664" w14:paraId="3E6EBF30" w14:textId="77777777" w:rsidTr="0060140C">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930" w:type="pct"/>
            <w:tcBorders>
              <w:top w:val="nil"/>
            </w:tcBorders>
            <w:vAlign w:val="center"/>
          </w:tcPr>
          <w:p w14:paraId="69F19499" w14:textId="50316FA5" w:rsidR="006B1FB6" w:rsidRPr="0060140C" w:rsidRDefault="006B1FB6" w:rsidP="008E201A">
            <w:pPr>
              <w:pStyle w:val="Ttulodelatabla"/>
              <w:keepNext/>
              <w:spacing w:before="50" w:after="50"/>
              <w:jc w:val="left"/>
              <w:rPr>
                <w:bCs/>
                <w:sz w:val="18"/>
                <w:szCs w:val="18"/>
              </w:rPr>
            </w:pPr>
            <w:r w:rsidRPr="0060140C">
              <w:rPr>
                <w:rFonts w:ascii="FuturaNDSCOsF-Bold" w:hAnsi="FuturaNDSCOsF-Bold"/>
                <w:bCs/>
                <w:sz w:val="18"/>
                <w:szCs w:val="18"/>
              </w:rPr>
              <w:t>TÍTULO</w:t>
            </w:r>
          </w:p>
        </w:tc>
        <w:tc>
          <w:tcPr>
            <w:tcW w:w="1070" w:type="pct"/>
            <w:tcBorders>
              <w:top w:val="nil"/>
            </w:tcBorders>
            <w:vAlign w:val="center"/>
          </w:tcPr>
          <w:p w14:paraId="73DE9E60" w14:textId="525AD8D8" w:rsidR="006B1FB6" w:rsidRPr="0060140C" w:rsidRDefault="006B1FB6" w:rsidP="008E201A">
            <w:pPr>
              <w:pStyle w:val="Ttulodelatabla"/>
              <w:keepNext/>
              <w:spacing w:before="50" w:after="50"/>
              <w:cnfStyle w:val="100000000000" w:firstRow="1" w:lastRow="0" w:firstColumn="0" w:lastColumn="0" w:oddVBand="0" w:evenVBand="0" w:oddHBand="0" w:evenHBand="0" w:firstRowFirstColumn="0" w:firstRowLastColumn="0" w:lastRowFirstColumn="0" w:lastRowLastColumn="0"/>
              <w:rPr>
                <w:bCs/>
                <w:sz w:val="18"/>
                <w:szCs w:val="18"/>
              </w:rPr>
            </w:pPr>
            <w:r w:rsidRPr="0060140C">
              <w:rPr>
                <w:rFonts w:ascii="FuturaNDSCOsF-Bold" w:hAnsi="FuturaNDSCOsF-Bold"/>
                <w:bCs/>
                <w:sz w:val="18"/>
                <w:szCs w:val="18"/>
              </w:rPr>
              <w:t>CALIFICACIÓN</w:t>
            </w:r>
          </w:p>
        </w:tc>
      </w:tr>
      <w:tr w:rsidR="006B1FB6" w:rsidRPr="001E3664" w14:paraId="01D7D81F" w14:textId="77777777" w:rsidTr="0060140C">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930" w:type="pct"/>
            <w:vAlign w:val="center"/>
          </w:tcPr>
          <w:p w14:paraId="39A96716" w14:textId="55A86D5F" w:rsidR="006B1FB6" w:rsidRPr="001B57A5" w:rsidRDefault="0060140C" w:rsidP="0060140C">
            <w:pPr>
              <w:pStyle w:val="Contenidodelatabla"/>
              <w:keepNext/>
              <w:spacing w:before="50" w:after="50"/>
              <w:rPr>
                <w:sz w:val="20"/>
                <w:szCs w:val="20"/>
              </w:rPr>
            </w:pPr>
            <w:r w:rsidRPr="0060140C">
              <w:rPr>
                <w:b w:val="0"/>
                <w:bCs w:val="0"/>
                <w:sz w:val="20"/>
                <w:szCs w:val="20"/>
              </w:rPr>
              <w:t xml:space="preserve">Obtención de instancias que puedan ser simuladas a través de </w:t>
            </w:r>
            <w:r w:rsidR="002B1955">
              <w:rPr>
                <w:b w:val="0"/>
                <w:bCs w:val="0"/>
                <w:sz w:val="20"/>
                <w:szCs w:val="20"/>
              </w:rPr>
              <w:t>SUMO</w:t>
            </w:r>
          </w:p>
        </w:tc>
        <w:tc>
          <w:tcPr>
            <w:tcW w:w="1070" w:type="pct"/>
            <w:vAlign w:val="center"/>
          </w:tcPr>
          <w:p w14:paraId="32E477E2" w14:textId="5A078789" w:rsidR="006B1FB6" w:rsidRPr="001B57A5" w:rsidRDefault="006B1FB6" w:rsidP="008E201A">
            <w:pPr>
              <w:pStyle w:val="Contenidodelatabla"/>
              <w:keepNext/>
              <w:spacing w:before="50" w:after="50"/>
              <w:jc w:val="center"/>
              <w:cnfStyle w:val="000000100000" w:firstRow="0" w:lastRow="0" w:firstColumn="0" w:lastColumn="0" w:oddVBand="0" w:evenVBand="0" w:oddHBand="1" w:evenHBand="0" w:firstRowFirstColumn="0" w:firstRowLastColumn="0" w:lastRowFirstColumn="0" w:lastRowLastColumn="0"/>
              <w:rPr>
                <w:sz w:val="20"/>
                <w:szCs w:val="20"/>
              </w:rPr>
            </w:pPr>
            <w:r w:rsidRPr="001B57A5">
              <w:rPr>
                <w:sz w:val="20"/>
                <w:szCs w:val="20"/>
              </w:rPr>
              <w:t>4</w:t>
            </w:r>
          </w:p>
        </w:tc>
      </w:tr>
      <w:tr w:rsidR="006B1FB6" w:rsidRPr="001E3664" w14:paraId="011C30B9" w14:textId="77777777" w:rsidTr="0060140C">
        <w:trPr>
          <w:trHeight w:val="397"/>
          <w:jc w:val="center"/>
        </w:trPr>
        <w:tc>
          <w:tcPr>
            <w:cnfStyle w:val="001000000000" w:firstRow="0" w:lastRow="0" w:firstColumn="1" w:lastColumn="0" w:oddVBand="0" w:evenVBand="0" w:oddHBand="0" w:evenHBand="0" w:firstRowFirstColumn="0" w:firstRowLastColumn="0" w:lastRowFirstColumn="0" w:lastRowLastColumn="0"/>
            <w:tcW w:w="3930" w:type="pct"/>
            <w:vAlign w:val="center"/>
          </w:tcPr>
          <w:p w14:paraId="508AC785" w14:textId="5AD141C6" w:rsidR="006B1FB6" w:rsidRPr="001B57A5" w:rsidRDefault="0060140C" w:rsidP="0060140C">
            <w:pPr>
              <w:pStyle w:val="Contenidodelatabla"/>
              <w:keepNext/>
              <w:spacing w:before="50" w:after="50"/>
              <w:rPr>
                <w:sz w:val="20"/>
                <w:szCs w:val="20"/>
              </w:rPr>
            </w:pPr>
            <w:r w:rsidRPr="0060140C">
              <w:rPr>
                <w:b w:val="0"/>
                <w:bCs w:val="0"/>
                <w:sz w:val="20"/>
                <w:szCs w:val="20"/>
              </w:rPr>
              <w:t>Diseño e implementación de un algoritmo evolutivo</w:t>
            </w:r>
          </w:p>
        </w:tc>
        <w:tc>
          <w:tcPr>
            <w:tcW w:w="1070" w:type="pct"/>
            <w:vAlign w:val="center"/>
          </w:tcPr>
          <w:p w14:paraId="7715243D" w14:textId="12E7B896" w:rsidR="006B1FB6" w:rsidRPr="001B57A5" w:rsidRDefault="006B1FB6" w:rsidP="008E201A">
            <w:pPr>
              <w:pStyle w:val="Contenidodelatabla"/>
              <w:keepNext/>
              <w:spacing w:before="50" w:after="50"/>
              <w:jc w:val="center"/>
              <w:cnfStyle w:val="000000000000" w:firstRow="0" w:lastRow="0" w:firstColumn="0" w:lastColumn="0" w:oddVBand="0" w:evenVBand="0" w:oddHBand="0" w:evenHBand="0" w:firstRowFirstColumn="0" w:firstRowLastColumn="0" w:lastRowFirstColumn="0" w:lastRowLastColumn="0"/>
              <w:rPr>
                <w:sz w:val="20"/>
                <w:szCs w:val="20"/>
              </w:rPr>
            </w:pPr>
            <w:r w:rsidRPr="001B57A5">
              <w:rPr>
                <w:sz w:val="20"/>
                <w:szCs w:val="20"/>
              </w:rPr>
              <w:t>6</w:t>
            </w:r>
          </w:p>
        </w:tc>
      </w:tr>
      <w:tr w:rsidR="006B1FB6" w:rsidRPr="001E3664" w14:paraId="56487E20" w14:textId="77777777" w:rsidTr="0060140C">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930" w:type="pct"/>
            <w:vAlign w:val="center"/>
          </w:tcPr>
          <w:p w14:paraId="3185E6B9" w14:textId="55C787CE" w:rsidR="006B1FB6" w:rsidRPr="001B57A5" w:rsidRDefault="0060140C" w:rsidP="008E201A">
            <w:pPr>
              <w:pStyle w:val="Contenidodelatabla"/>
              <w:keepNext/>
              <w:spacing w:before="50" w:after="50"/>
              <w:rPr>
                <w:sz w:val="20"/>
                <w:szCs w:val="20"/>
              </w:rPr>
            </w:pPr>
            <w:r w:rsidRPr="0060140C">
              <w:rPr>
                <w:b w:val="0"/>
                <w:bCs w:val="0"/>
                <w:sz w:val="20"/>
                <w:szCs w:val="20"/>
              </w:rPr>
              <w:t>Simular el tráfico con datos generados a partir del algoritmo evolutivo</w:t>
            </w:r>
          </w:p>
        </w:tc>
        <w:tc>
          <w:tcPr>
            <w:tcW w:w="1070" w:type="pct"/>
            <w:vAlign w:val="center"/>
          </w:tcPr>
          <w:p w14:paraId="78F125EA" w14:textId="3D698C81" w:rsidR="006B1FB6" w:rsidRPr="001B57A5" w:rsidRDefault="006B1FB6" w:rsidP="008E201A">
            <w:pPr>
              <w:pStyle w:val="Contenidodelatabla"/>
              <w:keepNext/>
              <w:spacing w:before="50" w:after="50"/>
              <w:jc w:val="center"/>
              <w:cnfStyle w:val="000000100000" w:firstRow="0" w:lastRow="0" w:firstColumn="0" w:lastColumn="0" w:oddVBand="0" w:evenVBand="0" w:oddHBand="1" w:evenHBand="0" w:firstRowFirstColumn="0" w:firstRowLastColumn="0" w:lastRowFirstColumn="0" w:lastRowLastColumn="0"/>
              <w:rPr>
                <w:sz w:val="20"/>
                <w:szCs w:val="20"/>
              </w:rPr>
            </w:pPr>
            <w:r w:rsidRPr="001B57A5">
              <w:rPr>
                <w:sz w:val="20"/>
                <w:szCs w:val="20"/>
              </w:rPr>
              <w:t>8</w:t>
            </w:r>
          </w:p>
        </w:tc>
      </w:tr>
      <w:tr w:rsidR="006B1FB6" w:rsidRPr="001E3664" w14:paraId="377E8271" w14:textId="77777777" w:rsidTr="0060140C">
        <w:trPr>
          <w:trHeight w:val="397"/>
          <w:jc w:val="center"/>
        </w:trPr>
        <w:tc>
          <w:tcPr>
            <w:cnfStyle w:val="001000000000" w:firstRow="0" w:lastRow="0" w:firstColumn="1" w:lastColumn="0" w:oddVBand="0" w:evenVBand="0" w:oddHBand="0" w:evenHBand="0" w:firstRowFirstColumn="0" w:firstRowLastColumn="0" w:lastRowFirstColumn="0" w:lastRowLastColumn="0"/>
            <w:tcW w:w="3930" w:type="pct"/>
            <w:vAlign w:val="center"/>
          </w:tcPr>
          <w:p w14:paraId="361B7A73" w14:textId="1F695D73" w:rsidR="006B1FB6" w:rsidRPr="0060140C" w:rsidRDefault="0060140C" w:rsidP="008E201A">
            <w:pPr>
              <w:pStyle w:val="Contenidodelatabla"/>
              <w:keepNext/>
              <w:spacing w:before="50" w:after="50"/>
              <w:rPr>
                <w:sz w:val="20"/>
                <w:szCs w:val="20"/>
              </w:rPr>
            </w:pPr>
            <w:r w:rsidRPr="0060140C">
              <w:rPr>
                <w:b w:val="0"/>
                <w:bCs w:val="0"/>
                <w:sz w:val="20"/>
                <w:szCs w:val="20"/>
              </w:rPr>
              <w:t>Comparativa de resultados obtenidos con otros algoritmos</w:t>
            </w:r>
          </w:p>
        </w:tc>
        <w:tc>
          <w:tcPr>
            <w:tcW w:w="1070" w:type="pct"/>
            <w:vAlign w:val="center"/>
          </w:tcPr>
          <w:p w14:paraId="57356C09" w14:textId="11BEB186" w:rsidR="006B1FB6" w:rsidRPr="001B57A5" w:rsidRDefault="006B1FB6" w:rsidP="008E201A">
            <w:pPr>
              <w:pStyle w:val="Contenidodelatabla"/>
              <w:keepNext/>
              <w:spacing w:before="50" w:after="50"/>
              <w:jc w:val="center"/>
              <w:cnfStyle w:val="000000000000" w:firstRow="0" w:lastRow="0" w:firstColumn="0" w:lastColumn="0" w:oddVBand="0" w:evenVBand="0" w:oddHBand="0" w:evenHBand="0" w:firstRowFirstColumn="0" w:firstRowLastColumn="0" w:lastRowFirstColumn="0" w:lastRowLastColumn="0"/>
              <w:rPr>
                <w:sz w:val="20"/>
                <w:szCs w:val="20"/>
              </w:rPr>
            </w:pPr>
            <w:r w:rsidRPr="001B57A5">
              <w:rPr>
                <w:sz w:val="20"/>
                <w:szCs w:val="20"/>
              </w:rPr>
              <w:t>10</w:t>
            </w:r>
          </w:p>
        </w:tc>
      </w:tr>
    </w:tbl>
    <w:p w14:paraId="6A627C95" w14:textId="77777777" w:rsidR="00824AE9" w:rsidRDefault="00824AE9" w:rsidP="00824AE9"/>
    <w:p w14:paraId="76D9DF9C" w14:textId="73D6C386" w:rsidR="00393032" w:rsidRPr="00393032" w:rsidRDefault="00393032" w:rsidP="00393032">
      <w:pPr>
        <w:pStyle w:val="Ttulo1"/>
      </w:pPr>
      <w:r>
        <w:lastRenderedPageBreak/>
        <w:t xml:space="preserve">6. </w:t>
      </w:r>
      <w:r w:rsidRPr="00393032">
        <w:t>Referencias</w:t>
      </w:r>
    </w:p>
    <w:p w14:paraId="1F646C45" w14:textId="114AB161" w:rsidR="00393032" w:rsidRPr="004A566A" w:rsidRDefault="00393032" w:rsidP="00393032">
      <w:pPr>
        <w:pStyle w:val="Bibliografa"/>
        <w:rPr>
          <w:lang w:val="es-ES"/>
        </w:rPr>
      </w:pPr>
      <w:r w:rsidRPr="00393032">
        <w:fldChar w:fldCharType="begin"/>
      </w:r>
      <w:r w:rsidRPr="00393032">
        <w:instrText xml:space="preserve"> ADDIN ZOTERO_BIBL {"uncited":[],"omitted":[],"custom":[]} CSL_BIBLIOGRAPHY </w:instrText>
      </w:r>
      <w:r w:rsidRPr="00393032">
        <w:fldChar w:fldCharType="separate"/>
      </w:r>
      <w:r w:rsidRPr="00393032">
        <w:t>[1]</w:t>
      </w:r>
      <w:r w:rsidRPr="00393032">
        <w:tab/>
        <w:t xml:space="preserve">P. A. Lopez </w:t>
      </w:r>
      <w:r w:rsidRPr="00393032">
        <w:rPr>
          <w:i/>
          <w:iCs/>
        </w:rPr>
        <w:t>et al.</w:t>
      </w:r>
      <w:r w:rsidRPr="00393032">
        <w:t xml:space="preserve">, «Microscopic Traffic Simulation using SUMO», en </w:t>
      </w:r>
      <w:proofErr w:type="gramStart"/>
      <w:r w:rsidRPr="00393032">
        <w:rPr>
          <w:i/>
          <w:iCs/>
        </w:rPr>
        <w:t>The</w:t>
      </w:r>
      <w:proofErr w:type="gramEnd"/>
      <w:r w:rsidRPr="00393032">
        <w:rPr>
          <w:i/>
          <w:iCs/>
        </w:rPr>
        <w:t xml:space="preserve"> 21st IEEE International Conference on Intelligent Transportation Systems</w:t>
      </w:r>
      <w:r w:rsidRPr="00393032">
        <w:t xml:space="preserve">, 2018 [Online]. </w:t>
      </w:r>
      <w:r w:rsidRPr="004A566A">
        <w:rPr>
          <w:lang w:val="es-ES"/>
        </w:rPr>
        <w:t>Disponible en: https://elib.dlr.de/124092/</w:t>
      </w:r>
    </w:p>
    <w:p w14:paraId="6A9A4BA3" w14:textId="52231F9A" w:rsidR="00393032" w:rsidRPr="004A566A" w:rsidRDefault="00393032" w:rsidP="00393032">
      <w:pPr>
        <w:pStyle w:val="Bibliografa"/>
        <w:rPr>
          <w:lang w:val="es-ES"/>
        </w:rPr>
      </w:pPr>
      <w:r w:rsidRPr="004A566A">
        <w:rPr>
          <w:lang w:val="es-ES"/>
        </w:rPr>
        <w:t>[2]</w:t>
      </w:r>
      <w:r w:rsidRPr="004A566A">
        <w:rPr>
          <w:lang w:val="es-ES"/>
        </w:rPr>
        <w:tab/>
        <w:t>F. S. Rodríguez Hernández, «Intensidades de tráfico en las carreteras de la isla de Tenerife en el año 2019». Servicio Técnico de Carreteras y Paisaje, Cabildo de Tenerife, 2019 [Online]. Disponible en: https://www.tenerife.es/portalcabtfe/images/PDF/temas/carreteras/RESUMEN2019.pdf. [Accedido: 05-mar-2020]</w:t>
      </w:r>
    </w:p>
    <w:p w14:paraId="3C548B60" w14:textId="336A6B12" w:rsidR="00393032" w:rsidRPr="00393032" w:rsidRDefault="00393032" w:rsidP="00393032">
      <w:pPr>
        <w:pStyle w:val="Bibliografa"/>
      </w:pPr>
      <w:r w:rsidRPr="00393032">
        <w:t>[3]</w:t>
      </w:r>
      <w:r w:rsidRPr="00393032">
        <w:tab/>
        <w:t xml:space="preserve">E. Segredo, G. Luque, C. Segura, y E. Alba, «Optimising Real-World Traffic Cycle Programs by Using Evolutionary Computation», </w:t>
      </w:r>
      <w:r w:rsidRPr="00393032">
        <w:rPr>
          <w:i/>
          <w:iCs/>
        </w:rPr>
        <w:t>IEEE Access</w:t>
      </w:r>
      <w:r w:rsidRPr="00393032">
        <w:t xml:space="preserve">, vol. 7, pp. 43915-43932, 2019, doi: 10.1109/ACCESS.2019.2908562. </w:t>
      </w:r>
    </w:p>
    <w:p w14:paraId="1273AF94" w14:textId="229DC37D" w:rsidR="00393032" w:rsidRPr="00393032" w:rsidRDefault="00393032" w:rsidP="00393032">
      <w:pPr>
        <w:pStyle w:val="Bibliografa"/>
      </w:pPr>
      <w:r w:rsidRPr="00393032">
        <w:t>[4]</w:t>
      </w:r>
      <w:r w:rsidRPr="00393032">
        <w:tab/>
        <w:t xml:space="preserve">J. Sanchez, M. Galan, y E. Rubio, «Applying a Traffic Lights Evolutionary Optimization Technique to a Real Case: “Las Ramblas” Area in Santa Cruz de Tenerife», </w:t>
      </w:r>
      <w:r w:rsidRPr="00393032">
        <w:rPr>
          <w:i/>
          <w:iCs/>
        </w:rPr>
        <w:t>IEEE Trans. Evol. Comput.</w:t>
      </w:r>
      <w:r w:rsidRPr="00393032">
        <w:t>, vol. 12, n.</w:t>
      </w:r>
      <w:r w:rsidRPr="00393032">
        <w:rPr>
          <w:vertAlign w:val="superscript"/>
        </w:rPr>
        <w:t>o</w:t>
      </w:r>
      <w:r w:rsidRPr="00393032">
        <w:t xml:space="preserve"> 1, pp. 25-40, feb. 2008, doi: 10.1109/TEVC.2007.892765. </w:t>
      </w:r>
    </w:p>
    <w:p w14:paraId="7B23821A" w14:textId="13472FCE" w:rsidR="00393032" w:rsidRPr="00393032" w:rsidRDefault="00393032" w:rsidP="00393032">
      <w:pPr>
        <w:pStyle w:val="Bibliografa"/>
      </w:pPr>
      <w:r w:rsidRPr="00393032">
        <w:t>[5]</w:t>
      </w:r>
      <w:r w:rsidRPr="00393032">
        <w:tab/>
        <w:t xml:space="preserve">J. García-Nieto, A. C. Olivera, y E. Alba, «Optimal Cycle Program of Traffic Lights </w:t>
      </w:r>
      <w:proofErr w:type="gramStart"/>
      <w:r w:rsidRPr="00393032">
        <w:t>With</w:t>
      </w:r>
      <w:proofErr w:type="gramEnd"/>
      <w:r w:rsidRPr="00393032">
        <w:t xml:space="preserve"> Particle Swarm Optimization», </w:t>
      </w:r>
      <w:r w:rsidRPr="00393032">
        <w:rPr>
          <w:i/>
          <w:iCs/>
        </w:rPr>
        <w:t>IEEE Trans. Evol. Comput.</w:t>
      </w:r>
      <w:r w:rsidRPr="00393032">
        <w:t>, vol. 17, n.</w:t>
      </w:r>
      <w:r w:rsidRPr="00393032">
        <w:rPr>
          <w:vertAlign w:val="superscript"/>
        </w:rPr>
        <w:t>o</w:t>
      </w:r>
      <w:r w:rsidRPr="00393032">
        <w:t xml:space="preserve"> 6, pp. 823-839, dic. 2013, doi: 10.1109/TEVC.2013.2260755. </w:t>
      </w:r>
    </w:p>
    <w:p w14:paraId="1C430846" w14:textId="6F2A6DC9" w:rsidR="00393032" w:rsidRPr="00393032" w:rsidRDefault="00393032" w:rsidP="00393032">
      <w:pPr>
        <w:pStyle w:val="Bibliografa"/>
      </w:pPr>
      <w:r w:rsidRPr="00393032">
        <w:t>[6]</w:t>
      </w:r>
      <w:r w:rsidRPr="00393032">
        <w:tab/>
        <w:t xml:space="preserve">J. Garcia-Nieto, J. Ferrer, y E. Alba, «Optimising traffic lights with metaheuristics: Reduction of car emissions and consumption», en </w:t>
      </w:r>
      <w:r w:rsidRPr="00393032">
        <w:rPr>
          <w:i/>
          <w:iCs/>
        </w:rPr>
        <w:t>2014 International Joint Conference on Neural Networks (IJCNN)</w:t>
      </w:r>
      <w:r w:rsidRPr="00393032">
        <w:t xml:space="preserve">, 2014, pp. 48-54, doi: 10.1109/IJCNN.2014.6889749. </w:t>
      </w:r>
    </w:p>
    <w:p w14:paraId="52A11D66" w14:textId="219CD1A0" w:rsidR="00393032" w:rsidRPr="00393032" w:rsidRDefault="00393032" w:rsidP="00393032">
      <w:pPr>
        <w:pStyle w:val="Bibliografa"/>
      </w:pPr>
      <w:r w:rsidRPr="00393032">
        <w:t>[7]</w:t>
      </w:r>
      <w:r w:rsidRPr="00393032">
        <w:tab/>
        <w:t xml:space="preserve">A. C. Olivera, J. M. García-Nieto, y E. Alba, «Reducing vehicle emissions and fuel consumption in the city by using particle swarm optimization», </w:t>
      </w:r>
      <w:r w:rsidRPr="00393032">
        <w:rPr>
          <w:i/>
          <w:iCs/>
        </w:rPr>
        <w:t>Appl. Intell.</w:t>
      </w:r>
      <w:r w:rsidRPr="00393032">
        <w:t>, vol. 42, n.</w:t>
      </w:r>
      <w:r w:rsidRPr="00393032">
        <w:rPr>
          <w:vertAlign w:val="superscript"/>
        </w:rPr>
        <w:t>o</w:t>
      </w:r>
      <w:r w:rsidRPr="00393032">
        <w:t xml:space="preserve"> 3, pp. 389-405, abr. 2015, doi: 10.1007/s10489-014-0604-3. </w:t>
      </w:r>
    </w:p>
    <w:p w14:paraId="09F1C632" w14:textId="1EDFC512" w:rsidR="00393032" w:rsidRPr="00393032" w:rsidRDefault="00393032" w:rsidP="00393032">
      <w:pPr>
        <w:pStyle w:val="Bibliografa"/>
      </w:pPr>
      <w:r w:rsidRPr="00393032">
        <w:t>[8]</w:t>
      </w:r>
      <w:r w:rsidRPr="00393032">
        <w:tab/>
        <w:t xml:space="preserve">D. Souravlias, G. Luque, E. Alba, y K. E. Parsopoulos, «Smart Traffic Lights: A First Parallel Computing Approach», en </w:t>
      </w:r>
      <w:r w:rsidRPr="00393032">
        <w:rPr>
          <w:i/>
          <w:iCs/>
        </w:rPr>
        <w:t>2016 International Conference on Intelligent Networking and Collaborative Systems (INCoS)</w:t>
      </w:r>
      <w:r w:rsidRPr="00393032">
        <w:t xml:space="preserve">, 2016, pp. 229-236, doi: 10.1109/INCoS.2016.72. </w:t>
      </w:r>
    </w:p>
    <w:p w14:paraId="1B4D3479" w14:textId="09CD6164" w:rsidR="00393032" w:rsidRPr="00393032" w:rsidRDefault="00393032" w:rsidP="00393032">
      <w:pPr>
        <w:pStyle w:val="Bibliografa"/>
      </w:pPr>
      <w:r w:rsidRPr="00393032">
        <w:t>[9]</w:t>
      </w:r>
      <w:r w:rsidRPr="00393032">
        <w:tab/>
        <w:t xml:space="preserve">J. García-Nieto, E. Alba, y A. Carolina Olivera, «Swarm intelligence for traffic light scheduling: Application to real urban areas», </w:t>
      </w:r>
      <w:r w:rsidRPr="00393032">
        <w:rPr>
          <w:i/>
          <w:iCs/>
        </w:rPr>
        <w:t>Eng. Appl. Artif. Intell.</w:t>
      </w:r>
      <w:r w:rsidRPr="00393032">
        <w:t>, vol. 25, n.</w:t>
      </w:r>
      <w:r w:rsidRPr="00393032">
        <w:rPr>
          <w:vertAlign w:val="superscript"/>
        </w:rPr>
        <w:t>o</w:t>
      </w:r>
      <w:r w:rsidRPr="00393032">
        <w:t xml:space="preserve"> 2, pp. 274-283, mar. 2012, doi: 10.1016/j.engappai.2011.04.011. </w:t>
      </w:r>
    </w:p>
    <w:p w14:paraId="283C8425" w14:textId="1AEE8818" w:rsidR="00393032" w:rsidRPr="00393032" w:rsidRDefault="00393032" w:rsidP="00393032">
      <w:pPr>
        <w:rPr>
          <w:lang w:val="en-US"/>
        </w:rPr>
      </w:pPr>
      <w:r w:rsidRPr="00393032">
        <w:fldChar w:fldCharType="end"/>
      </w:r>
    </w:p>
    <w:p w14:paraId="0A266ADC" w14:textId="5E9DF6BD" w:rsidR="001F3267" w:rsidRDefault="00FD6351" w:rsidP="008E201A">
      <w:pPr>
        <w:jc w:val="center"/>
      </w:pPr>
      <w:r>
        <w:rPr>
          <w:noProof/>
        </w:rPr>
        <w:drawing>
          <wp:anchor distT="0" distB="0" distL="114300" distR="114300" simplePos="0" relativeHeight="251660288" behindDoc="0" locked="0" layoutInCell="1" allowOverlap="1" wp14:anchorId="503146F3" wp14:editId="78AA9FE2">
            <wp:simplePos x="0" y="0"/>
            <wp:positionH relativeFrom="page">
              <wp:posOffset>1137920</wp:posOffset>
            </wp:positionH>
            <wp:positionV relativeFrom="page">
              <wp:posOffset>7475220</wp:posOffset>
            </wp:positionV>
            <wp:extent cx="1700212" cy="969652"/>
            <wp:effectExtent l="0" t="0" r="0" b="190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png"/>
                    <pic:cNvPicPr/>
                  </pic:nvPicPr>
                  <pic:blipFill>
                    <a:blip r:embed="rId10"/>
                    <a:stretch>
                      <a:fillRect/>
                    </a:stretch>
                  </pic:blipFill>
                  <pic:spPr>
                    <a:xfrm>
                      <a:off x="0" y="0"/>
                      <a:ext cx="1700212" cy="969652"/>
                    </a:xfrm>
                    <a:prstGeom prst="rect">
                      <a:avLst/>
                    </a:prstGeom>
                  </pic:spPr>
                </pic:pic>
              </a:graphicData>
            </a:graphic>
            <wp14:sizeRelH relativeFrom="margin">
              <wp14:pctWidth>0</wp14:pctWidth>
            </wp14:sizeRelH>
            <wp14:sizeRelV relativeFrom="margin">
              <wp14:pctHeight>0</wp14:pctHeight>
            </wp14:sizeRelV>
          </wp:anchor>
        </w:drawing>
      </w:r>
      <w:r w:rsidR="009F4D63">
        <w:t xml:space="preserve">Firmado en </w:t>
      </w:r>
      <w:r w:rsidR="00C462E7" w:rsidRPr="001E3664">
        <w:t xml:space="preserve">La Laguna, </w:t>
      </w:r>
      <w:r w:rsidR="009F4D63">
        <w:t xml:space="preserve">a </w:t>
      </w:r>
      <w:r w:rsidR="00FD5CE6">
        <w:fldChar w:fldCharType="begin"/>
      </w:r>
      <w:r w:rsidR="00FD5CE6">
        <w:instrText xml:space="preserve"> TIME \@ "d' de 'MMMM' de 'yyyy" </w:instrText>
      </w:r>
      <w:r w:rsidR="00FD5CE6">
        <w:fldChar w:fldCharType="separate"/>
      </w:r>
      <w:r w:rsidR="002B1955">
        <w:rPr>
          <w:noProof/>
        </w:rPr>
        <w:t>11 de marzo de 2020</w:t>
      </w:r>
      <w:r w:rsidR="00FD5CE6">
        <w:fldChar w:fldCharType="end"/>
      </w:r>
      <w:r w:rsidR="009F4D63">
        <w:t>.</w:t>
      </w:r>
      <w:r w:rsidR="00265C72">
        <w:br/>
      </w:r>
      <w:r w:rsidR="00265C72">
        <w:br/>
      </w:r>
      <w:bookmarkStart w:id="0" w:name="_GoBack"/>
      <w:bookmarkEnd w:id="0"/>
    </w:p>
    <w:p w14:paraId="4396BB64" w14:textId="24E9EC1F" w:rsidR="008E201A" w:rsidRPr="001E3664" w:rsidRDefault="008E201A" w:rsidP="008E201A">
      <w:pPr>
        <w:jc w:val="center"/>
      </w:pPr>
    </w:p>
    <w:tbl>
      <w:tblPr>
        <w:tblStyle w:val="Tablaconcuadrcula"/>
        <w:tblW w:w="7938"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67"/>
        <w:gridCol w:w="2268"/>
        <w:gridCol w:w="567"/>
        <w:gridCol w:w="2268"/>
      </w:tblGrid>
      <w:tr w:rsidR="00C462E7" w:rsidRPr="001E3664" w14:paraId="2CDA4E84" w14:textId="77777777" w:rsidTr="00300B30">
        <w:trPr>
          <w:jc w:val="center"/>
        </w:trPr>
        <w:tc>
          <w:tcPr>
            <w:tcW w:w="2268" w:type="dxa"/>
          </w:tcPr>
          <w:p w14:paraId="1B6534DE" w14:textId="60567765" w:rsidR="00C462E7" w:rsidRPr="00A85D96" w:rsidRDefault="00C462E7" w:rsidP="00300B30">
            <w:pPr>
              <w:jc w:val="left"/>
            </w:pPr>
            <w:r w:rsidRPr="00A85D96">
              <w:t>Alumno</w:t>
            </w:r>
          </w:p>
        </w:tc>
        <w:tc>
          <w:tcPr>
            <w:tcW w:w="567" w:type="dxa"/>
            <w:tcBorders>
              <w:top w:val="nil"/>
            </w:tcBorders>
          </w:tcPr>
          <w:p w14:paraId="14A9DCE0" w14:textId="77777777" w:rsidR="00C462E7" w:rsidRPr="00A85D96" w:rsidRDefault="00C462E7" w:rsidP="00300B30">
            <w:pPr>
              <w:jc w:val="left"/>
            </w:pPr>
          </w:p>
        </w:tc>
        <w:tc>
          <w:tcPr>
            <w:tcW w:w="2268" w:type="dxa"/>
          </w:tcPr>
          <w:p w14:paraId="538B4801" w14:textId="77777777" w:rsidR="00C462E7" w:rsidRPr="00A85D96" w:rsidRDefault="00C462E7" w:rsidP="00300B30">
            <w:pPr>
              <w:jc w:val="left"/>
            </w:pPr>
            <w:r w:rsidRPr="00A85D96">
              <w:t>Tutor</w:t>
            </w:r>
          </w:p>
        </w:tc>
        <w:tc>
          <w:tcPr>
            <w:tcW w:w="567" w:type="dxa"/>
            <w:tcBorders>
              <w:top w:val="nil"/>
            </w:tcBorders>
          </w:tcPr>
          <w:p w14:paraId="215624E8" w14:textId="3F8CE9B9" w:rsidR="00C462E7" w:rsidRPr="00A85D96" w:rsidRDefault="00C462E7" w:rsidP="00300B30">
            <w:pPr>
              <w:jc w:val="left"/>
            </w:pPr>
          </w:p>
        </w:tc>
        <w:tc>
          <w:tcPr>
            <w:tcW w:w="2268" w:type="dxa"/>
          </w:tcPr>
          <w:p w14:paraId="00D2AA42" w14:textId="3604F57D" w:rsidR="00C462E7" w:rsidRPr="00A85D96" w:rsidRDefault="00C462E7" w:rsidP="00300B30">
            <w:pPr>
              <w:jc w:val="left"/>
            </w:pPr>
            <w:r w:rsidRPr="00A85D96">
              <w:t>Cotutor</w:t>
            </w:r>
            <w:r w:rsidR="004115B0">
              <w:t>a</w:t>
            </w:r>
          </w:p>
        </w:tc>
      </w:tr>
    </w:tbl>
    <w:p w14:paraId="2825D5DB" w14:textId="2DD850BC" w:rsidR="001009AC" w:rsidRPr="001009AC" w:rsidRDefault="001009AC" w:rsidP="00265C72">
      <w:pPr>
        <w:pStyle w:val="Textoindependiente"/>
        <w:rPr>
          <w:szCs w:val="22"/>
        </w:rPr>
      </w:pPr>
    </w:p>
    <w:sectPr w:rsidR="001009AC" w:rsidRPr="001009AC" w:rsidSect="00EB3C68">
      <w:headerReference w:type="default" r:id="rId11"/>
      <w:footerReference w:type="default" r:id="rId12"/>
      <w:footerReference w:type="first" r:id="rId13"/>
      <w:pgSz w:w="11906" w:h="16838"/>
      <w:pgMar w:top="1985" w:right="1985" w:bottom="1814" w:left="1985" w:header="737" w:footer="73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EE449D" w14:textId="77777777" w:rsidR="00C81B51" w:rsidRDefault="00C81B51" w:rsidP="006B1FB6">
      <w:r>
        <w:separator/>
      </w:r>
    </w:p>
  </w:endnote>
  <w:endnote w:type="continuationSeparator" w:id="0">
    <w:p w14:paraId="2279D7BB" w14:textId="77777777" w:rsidR="00C81B51" w:rsidRDefault="00C81B51" w:rsidP="006B1F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CD5607EF-07B5-4565-98FD-3BF2028BABF6}"/>
    <w:embedBold r:id="rId2" w:fontKey="{65F87716-C208-4912-A225-E88E16F16262}"/>
  </w:font>
  <w:font w:name="Futura Std Book">
    <w:panose1 w:val="020B0502020204020303"/>
    <w:charset w:val="00"/>
    <w:family w:val="swiss"/>
    <w:notTrueType/>
    <w:pitch w:val="variable"/>
    <w:sig w:usb0="00000003" w:usb1="00000000" w:usb2="00000000" w:usb3="00000000" w:csb0="00000001" w:csb1="00000000"/>
  </w:font>
  <w:font w:name="Droid Sans Fallback">
    <w:altName w:val="Segoe UI"/>
    <w:panose1 w:val="00000000000000000000"/>
    <w:charset w:val="00"/>
    <w:family w:val="roman"/>
    <w:notTrueType/>
    <w:pitch w:val="default"/>
  </w:font>
  <w:font w:name="FreeSan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embedRegular r:id="rId3" w:fontKey="{60317498-4826-406D-910D-A5792638B568}"/>
  </w:font>
  <w:font w:name="Mangal">
    <w:panose1 w:val="00000400000000000000"/>
    <w:charset w:val="00"/>
    <w:family w:val="roman"/>
    <w:pitch w:val="variable"/>
    <w:sig w:usb0="00008003" w:usb1="00000000" w:usb2="00000000" w:usb3="00000000" w:csb0="00000001" w:csb1="00000000"/>
    <w:embedRegular r:id="rId4" w:fontKey="{2BECEAA6-A2BB-4F71-AA3B-7D94AD00A0B3}"/>
    <w:embedBold r:id="rId5" w:fontKey="{4A42BD57-8FC6-4DBE-B772-655E3BA8DB64}"/>
    <w:embedItalic r:id="rId6" w:fontKey="{1A11833C-D41C-46A4-AB62-4C95EF34F035}"/>
  </w:font>
  <w:font w:name="FuturaNDSCOsF-MediumOblique">
    <w:panose1 w:val="020B0602020204090303"/>
    <w:charset w:val="00"/>
    <w:family w:val="swiss"/>
    <w:pitch w:val="variable"/>
    <w:sig w:usb0="80000007" w:usb1="00000000" w:usb2="00000000" w:usb3="00000000" w:csb0="00000011" w:csb1="00000000"/>
    <w:embedRegular r:id="rId7" w:fontKey="{9AC4B1DC-A799-46B2-801F-D3BE09C39FE2}"/>
  </w:font>
  <w:font w:name="Liberation Serif">
    <w:altName w:val="Times New Roman"/>
    <w:panose1 w:val="02020603050405020304"/>
    <w:charset w:val="00"/>
    <w:family w:val="roman"/>
    <w:pitch w:val="variable"/>
    <w:sig w:usb0="E0000AFF" w:usb1="500078FF" w:usb2="00000021" w:usb3="00000000" w:csb0="000001BF" w:csb1="00000000"/>
    <w:embedRegular r:id="rId8" w:fontKey="{F4C22708-C53B-426B-A987-3D9F31F7F268}"/>
    <w:embedBold r:id="rId9" w:fontKey="{30DAAE67-A284-4DF7-82E6-AB8B44AEF574}"/>
  </w:font>
  <w:font w:name="Segoe UI">
    <w:panose1 w:val="020B0502040204020203"/>
    <w:charset w:val="00"/>
    <w:family w:val="swiss"/>
    <w:pitch w:val="variable"/>
    <w:sig w:usb0="E4002EFF" w:usb1="C000E47F" w:usb2="00000009" w:usb3="00000000" w:csb0="000001FF" w:csb1="00000000"/>
    <w:embedRegular r:id="rId10" w:fontKey="{CBC936E8-9D3E-47C0-A2CA-2C45DB23AD3E}"/>
  </w:font>
  <w:font w:name="HelveticaNeueLT Pro 55 Roman">
    <w:panose1 w:val="020B0604020202020204"/>
    <w:charset w:val="00"/>
    <w:family w:val="swiss"/>
    <w:notTrueType/>
    <w:pitch w:val="variable"/>
    <w:sig w:usb0="800000AF" w:usb1="5000205B" w:usb2="00000000" w:usb3="00000000" w:csb0="0000009B" w:csb1="00000000"/>
  </w:font>
  <w:font w:name="FuturaNDSCOsF-Bold">
    <w:panose1 w:val="020B0802020204020204"/>
    <w:charset w:val="00"/>
    <w:family w:val="swiss"/>
    <w:pitch w:val="variable"/>
    <w:sig w:usb0="80000007" w:usb1="00000000" w:usb2="00000000" w:usb3="00000000" w:csb0="00000011" w:csb1="00000000"/>
    <w:embedRegular r:id="rId11" w:fontKey="{BF4D0450-9E77-4062-A0FA-45B1D40CEBC6}"/>
  </w:font>
  <w:font w:name="Futura Std Medium">
    <w:panose1 w:val="020B0502020204020303"/>
    <w:charset w:val="00"/>
    <w:family w:val="swiss"/>
    <w:notTrueType/>
    <w:pitch w:val="variable"/>
    <w:sig w:usb0="00000003" w:usb1="00000000" w:usb2="00000000" w:usb3="00000000" w:csb0="00000001" w:csb1="00000000"/>
  </w:font>
  <w:font w:name="Futura SC T OT Book">
    <w:panose1 w:val="02000000000000000000"/>
    <w:charset w:val="00"/>
    <w:family w:val="modern"/>
    <w:notTrueType/>
    <w:pitch w:val="variable"/>
    <w:sig w:usb0="800000AF" w:usb1="50002048" w:usb2="00000000" w:usb3="00000000" w:csb0="00000093" w:csb1="00000000"/>
  </w:font>
  <w:font w:name="FuturaND-Bold">
    <w:panose1 w:val="020B0802020204020204"/>
    <w:charset w:val="00"/>
    <w:family w:val="swiss"/>
    <w:pitch w:val="variable"/>
    <w:sig w:usb0="80000027" w:usb1="00000040" w:usb2="00000000" w:usb3="00000000" w:csb0="00000011" w:csb1="00000000"/>
    <w:embedRegular r:id="rId12" w:fontKey="{0A5737B7-0CDE-4EF5-A7E5-4EE01B92257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80151"/>
      <w:docPartObj>
        <w:docPartGallery w:val="Page Numbers (Bottom of Page)"/>
        <w:docPartUnique/>
      </w:docPartObj>
    </w:sdtPr>
    <w:sdtEndPr>
      <w:rPr>
        <w:sz w:val="20"/>
        <w:szCs w:val="20"/>
      </w:rPr>
    </w:sdtEndPr>
    <w:sdtContent>
      <w:sdt>
        <w:sdtPr>
          <w:rPr>
            <w:sz w:val="20"/>
            <w:szCs w:val="20"/>
          </w:rPr>
          <w:id w:val="1728636285"/>
          <w:docPartObj>
            <w:docPartGallery w:val="Page Numbers (Top of Page)"/>
            <w:docPartUnique/>
          </w:docPartObj>
        </w:sdtPr>
        <w:sdtEndPr/>
        <w:sdtContent>
          <w:p w14:paraId="7C8E2BF6" w14:textId="479E3078" w:rsidR="006A0641" w:rsidRPr="00EB3C68" w:rsidRDefault="006A0641" w:rsidP="00EB3C68">
            <w:pPr>
              <w:pStyle w:val="Piedepgina"/>
              <w:spacing w:after="120"/>
              <w:jc w:val="right"/>
              <w:rPr>
                <w:sz w:val="20"/>
                <w:szCs w:val="20"/>
              </w:rPr>
            </w:pPr>
            <w:r w:rsidRPr="00300B30">
              <w:rPr>
                <w:sz w:val="20"/>
                <w:szCs w:val="20"/>
              </w:rPr>
              <w:t xml:space="preserve">Página </w:t>
            </w:r>
            <w:r w:rsidRPr="00300B30">
              <w:fldChar w:fldCharType="begin"/>
            </w:r>
            <w:r w:rsidRPr="00300B30">
              <w:rPr>
                <w:sz w:val="20"/>
                <w:szCs w:val="20"/>
              </w:rPr>
              <w:instrText>PAGE</w:instrText>
            </w:r>
            <w:r w:rsidRPr="00300B30">
              <w:fldChar w:fldCharType="separate"/>
            </w:r>
            <w:r w:rsidRPr="00300B30">
              <w:rPr>
                <w:sz w:val="20"/>
                <w:szCs w:val="20"/>
              </w:rPr>
              <w:t>2</w:t>
            </w:r>
            <w:r w:rsidRPr="00300B30">
              <w:fldChar w:fldCharType="end"/>
            </w:r>
            <w:r w:rsidRPr="00300B30">
              <w:rPr>
                <w:sz w:val="20"/>
                <w:szCs w:val="20"/>
              </w:rPr>
              <w:t xml:space="preserve"> de </w:t>
            </w:r>
            <w:r w:rsidRPr="00300B30">
              <w:fldChar w:fldCharType="begin"/>
            </w:r>
            <w:r w:rsidRPr="00300B30">
              <w:rPr>
                <w:sz w:val="20"/>
                <w:szCs w:val="20"/>
              </w:rPr>
              <w:instrText>NUMPAGES</w:instrText>
            </w:r>
            <w:r w:rsidRPr="00300B30">
              <w:fldChar w:fldCharType="separate"/>
            </w:r>
            <w:r w:rsidRPr="00300B30">
              <w:rPr>
                <w:sz w:val="20"/>
                <w:szCs w:val="20"/>
              </w:rPr>
              <w:t>2</w:t>
            </w:r>
            <w:r w:rsidRPr="00300B30">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8090793"/>
      <w:docPartObj>
        <w:docPartGallery w:val="Page Numbers (Bottom of Page)"/>
        <w:docPartUnique/>
      </w:docPartObj>
    </w:sdtPr>
    <w:sdtEndPr/>
    <w:sdtContent>
      <w:sdt>
        <w:sdtPr>
          <w:id w:val="78881336"/>
          <w:docPartObj>
            <w:docPartGallery w:val="Page Numbers (Top of Page)"/>
            <w:docPartUnique/>
          </w:docPartObj>
        </w:sdtPr>
        <w:sdtEndPr/>
        <w:sdtContent>
          <w:p w14:paraId="498B42C6" w14:textId="77777777" w:rsidR="006A0641" w:rsidRPr="0094721D" w:rsidRDefault="006A0641" w:rsidP="0094721D">
            <w:pPr>
              <w:pStyle w:val="Piedepgina"/>
              <w:jc w:val="right"/>
            </w:pPr>
            <w:r w:rsidRPr="0094721D">
              <w:t xml:space="preserve">Página </w:t>
            </w:r>
            <w:r w:rsidRPr="0094721D">
              <w:fldChar w:fldCharType="begin"/>
            </w:r>
            <w:r w:rsidRPr="0094721D">
              <w:instrText>PAGE</w:instrText>
            </w:r>
            <w:r w:rsidRPr="0094721D">
              <w:fldChar w:fldCharType="separate"/>
            </w:r>
            <w:r w:rsidRPr="0094721D">
              <w:t>2</w:t>
            </w:r>
            <w:r w:rsidRPr="0094721D">
              <w:fldChar w:fldCharType="end"/>
            </w:r>
            <w:r w:rsidRPr="0094721D">
              <w:t xml:space="preserve"> de </w:t>
            </w:r>
            <w:r w:rsidRPr="0094721D">
              <w:fldChar w:fldCharType="begin"/>
            </w:r>
            <w:r w:rsidRPr="0094721D">
              <w:instrText>NUMPAGES</w:instrText>
            </w:r>
            <w:r w:rsidRPr="0094721D">
              <w:fldChar w:fldCharType="separate"/>
            </w:r>
            <w:r w:rsidRPr="0094721D">
              <w:t>3</w:t>
            </w:r>
            <w:r w:rsidRPr="0094721D">
              <w:fldChar w:fldCharType="end"/>
            </w:r>
          </w:p>
        </w:sdtContent>
      </w:sdt>
    </w:sdtContent>
  </w:sdt>
  <w:p w14:paraId="33A1990E" w14:textId="77777777" w:rsidR="006A0641" w:rsidRDefault="006A0641" w:rsidP="0094721D">
    <w:pPr>
      <w:pStyle w:val="Piedepgina"/>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2178AB" w14:textId="77777777" w:rsidR="00C81B51" w:rsidRDefault="00C81B51" w:rsidP="006B1FB6">
      <w:r>
        <w:separator/>
      </w:r>
    </w:p>
  </w:footnote>
  <w:footnote w:type="continuationSeparator" w:id="0">
    <w:p w14:paraId="59D87257" w14:textId="77777777" w:rsidR="00C81B51" w:rsidRDefault="00C81B51" w:rsidP="006B1F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DF4F3" w14:textId="7FF431FF" w:rsidR="006A0641" w:rsidRPr="002308C5" w:rsidRDefault="006A0641" w:rsidP="00AC6680">
    <w:pPr>
      <w:pStyle w:val="Encabezado"/>
      <w:spacing w:before="120"/>
      <w:jc w:val="right"/>
      <w:rPr>
        <w:rFonts w:ascii="Futura SC T OT Book" w:hAnsi="Futura SC T OT Book"/>
        <w:sz w:val="18"/>
        <w:szCs w:val="18"/>
      </w:rPr>
    </w:pPr>
    <w:r w:rsidRPr="002308C5">
      <w:rPr>
        <w:noProof/>
        <w:sz w:val="18"/>
        <w:szCs w:val="19"/>
      </w:rPr>
      <w:drawing>
        <wp:anchor distT="0" distB="0" distL="0" distR="0" simplePos="0" relativeHeight="251659264" behindDoc="0" locked="0" layoutInCell="1" allowOverlap="1" wp14:anchorId="0645412E" wp14:editId="2E44B7F5">
          <wp:simplePos x="0" y="0"/>
          <wp:positionH relativeFrom="column">
            <wp:posOffset>-699135</wp:posOffset>
          </wp:positionH>
          <wp:positionV relativeFrom="paragraph">
            <wp:posOffset>-242570</wp:posOffset>
          </wp:positionV>
          <wp:extent cx="2531745" cy="895350"/>
          <wp:effectExtent l="0" t="0" r="0" b="0"/>
          <wp:wrapSquare wrapText="largest"/>
          <wp:docPr id="5"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1"/>
                  <pic:cNvPicPr>
                    <a:picLocks noChangeAspect="1" noChangeArrowheads="1"/>
                  </pic:cNvPicPr>
                </pic:nvPicPr>
                <pic:blipFill>
                  <a:blip r:embed="rId1"/>
                  <a:stretch>
                    <a:fillRect/>
                  </a:stretch>
                </pic:blipFill>
                <pic:spPr bwMode="auto">
                  <a:xfrm>
                    <a:off x="0" y="0"/>
                    <a:ext cx="2531745" cy="895350"/>
                  </a:xfrm>
                  <a:prstGeom prst="rect">
                    <a:avLst/>
                  </a:prstGeom>
                </pic:spPr>
              </pic:pic>
            </a:graphicData>
          </a:graphic>
          <wp14:sizeRelV relativeFrom="margin">
            <wp14:pctHeight>0</wp14:pctHeight>
          </wp14:sizeRelV>
        </wp:anchor>
      </w:drawing>
    </w:r>
    <w:r w:rsidRPr="002308C5">
      <w:rPr>
        <w:rFonts w:ascii="FuturaND-Bold" w:hAnsi="FuturaND-Bold"/>
        <w:sz w:val="18"/>
        <w:szCs w:val="19"/>
      </w:rPr>
      <w:t xml:space="preserve">PROYECTO TFG </w:t>
    </w:r>
    <w:r w:rsidRPr="002308C5">
      <w:rPr>
        <w:rFonts w:ascii="Futura SC T OT Book" w:hAnsi="Futura SC T OT Book"/>
        <w:position w:val="2"/>
        <w:sz w:val="18"/>
        <w:szCs w:val="19"/>
      </w:rPr>
      <w:t>|</w:t>
    </w:r>
    <w:r w:rsidRPr="002308C5">
      <w:rPr>
        <w:rFonts w:ascii="FuturaND-Bold" w:hAnsi="FuturaND-Bold"/>
        <w:sz w:val="18"/>
        <w:szCs w:val="19"/>
      </w:rPr>
      <w:t xml:space="preserve"> 2019-2020</w:t>
    </w:r>
    <w:r w:rsidRPr="002308C5">
      <w:rPr>
        <w:rFonts w:ascii="FuturaND-Bold" w:hAnsi="FuturaND-Bold"/>
        <w:sz w:val="18"/>
        <w:szCs w:val="18"/>
      </w:rPr>
      <w:br/>
    </w:r>
    <w:r w:rsidRPr="002308C5">
      <w:rPr>
        <w:rFonts w:ascii="Futura SC T OT Book" w:hAnsi="Futura SC T OT Book"/>
        <w:sz w:val="18"/>
        <w:szCs w:val="18"/>
      </w:rPr>
      <w:t>GRADO EN INGENIERÍA INFORMÁT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2B504E"/>
    <w:multiLevelType w:val="multilevel"/>
    <w:tmpl w:val="54665682"/>
    <w:lvl w:ilvl="0">
      <w:start w:val="1"/>
      <w:numFmt w:val="none"/>
      <w:pStyle w:val="Ttulo1"/>
      <w:suff w:val="nothing"/>
      <w:lvlText w:val=""/>
      <w:lvlJc w:val="left"/>
      <w:pPr>
        <w:tabs>
          <w:tab w:val="num" w:pos="432"/>
        </w:tabs>
        <w:ind w:left="432" w:hanging="432"/>
      </w:pPr>
    </w:lvl>
    <w:lvl w:ilvl="1">
      <w:start w:val="1"/>
      <w:numFmt w:val="none"/>
      <w:pStyle w:val="Ttulo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35D56671"/>
    <w:multiLevelType w:val="multilevel"/>
    <w:tmpl w:val="E2C2C3F8"/>
    <w:lvl w:ilvl="0">
      <w:start w:val="1"/>
      <w:numFmt w:val="decimal"/>
      <w:suff w:val="space"/>
      <w:lvlText w:val="Tarea %1."/>
      <w:lvlJc w:val="left"/>
      <w:pPr>
        <w:ind w:left="879" w:hanging="879"/>
      </w:pPr>
      <w:rPr>
        <w:rFonts w:hint="default"/>
        <w:i/>
        <w:i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embedTrueTypeFonts/>
  <w:proofState w:spelling="clean" w:grammar="clean"/>
  <w:defaultTabStop w:val="113"/>
  <w:autoHyphenation/>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62E7"/>
    <w:rsid w:val="00003E64"/>
    <w:rsid w:val="00011746"/>
    <w:rsid w:val="00084C80"/>
    <w:rsid w:val="00087A66"/>
    <w:rsid w:val="00093AFC"/>
    <w:rsid w:val="00093FD1"/>
    <w:rsid w:val="000A4994"/>
    <w:rsid w:val="001009AC"/>
    <w:rsid w:val="00102AEB"/>
    <w:rsid w:val="001102D3"/>
    <w:rsid w:val="00113A80"/>
    <w:rsid w:val="00121BB2"/>
    <w:rsid w:val="00130805"/>
    <w:rsid w:val="001341FF"/>
    <w:rsid w:val="00193A21"/>
    <w:rsid w:val="001964A2"/>
    <w:rsid w:val="001B57A5"/>
    <w:rsid w:val="001E3664"/>
    <w:rsid w:val="001E6B77"/>
    <w:rsid w:val="001F3267"/>
    <w:rsid w:val="002308C5"/>
    <w:rsid w:val="0024557F"/>
    <w:rsid w:val="00265C72"/>
    <w:rsid w:val="00272478"/>
    <w:rsid w:val="0029655B"/>
    <w:rsid w:val="002B1955"/>
    <w:rsid w:val="002F5A9B"/>
    <w:rsid w:val="00300B30"/>
    <w:rsid w:val="00302697"/>
    <w:rsid w:val="003610A7"/>
    <w:rsid w:val="00372810"/>
    <w:rsid w:val="0038143A"/>
    <w:rsid w:val="00392F15"/>
    <w:rsid w:val="00393032"/>
    <w:rsid w:val="00395178"/>
    <w:rsid w:val="003D2FF5"/>
    <w:rsid w:val="004115B0"/>
    <w:rsid w:val="0042041D"/>
    <w:rsid w:val="004A566A"/>
    <w:rsid w:val="00506CD7"/>
    <w:rsid w:val="0050759D"/>
    <w:rsid w:val="0055694E"/>
    <w:rsid w:val="005718AF"/>
    <w:rsid w:val="005A0F0D"/>
    <w:rsid w:val="005F7136"/>
    <w:rsid w:val="0060140C"/>
    <w:rsid w:val="00630A88"/>
    <w:rsid w:val="00654703"/>
    <w:rsid w:val="006A0641"/>
    <w:rsid w:val="006B1FB6"/>
    <w:rsid w:val="006C6BB4"/>
    <w:rsid w:val="006D6154"/>
    <w:rsid w:val="006E51F4"/>
    <w:rsid w:val="00705400"/>
    <w:rsid w:val="00734E4B"/>
    <w:rsid w:val="007C70EB"/>
    <w:rsid w:val="007D1DD5"/>
    <w:rsid w:val="007D2029"/>
    <w:rsid w:val="0081586E"/>
    <w:rsid w:val="00824AE9"/>
    <w:rsid w:val="008603D3"/>
    <w:rsid w:val="00877AF3"/>
    <w:rsid w:val="008D4219"/>
    <w:rsid w:val="008E201A"/>
    <w:rsid w:val="0091562C"/>
    <w:rsid w:val="0094721D"/>
    <w:rsid w:val="009938D9"/>
    <w:rsid w:val="009F4D63"/>
    <w:rsid w:val="00A0781D"/>
    <w:rsid w:val="00A16B4C"/>
    <w:rsid w:val="00A20DE6"/>
    <w:rsid w:val="00A2207C"/>
    <w:rsid w:val="00A25F34"/>
    <w:rsid w:val="00A465A7"/>
    <w:rsid w:val="00A47014"/>
    <w:rsid w:val="00A506FF"/>
    <w:rsid w:val="00A50D36"/>
    <w:rsid w:val="00A543D1"/>
    <w:rsid w:val="00A7632B"/>
    <w:rsid w:val="00A77EC9"/>
    <w:rsid w:val="00A85D96"/>
    <w:rsid w:val="00A86821"/>
    <w:rsid w:val="00A957EC"/>
    <w:rsid w:val="00AC6680"/>
    <w:rsid w:val="00BC6A23"/>
    <w:rsid w:val="00C00354"/>
    <w:rsid w:val="00C2757F"/>
    <w:rsid w:val="00C462E7"/>
    <w:rsid w:val="00C74020"/>
    <w:rsid w:val="00C81B51"/>
    <w:rsid w:val="00C854C5"/>
    <w:rsid w:val="00CB005A"/>
    <w:rsid w:val="00CF0BAB"/>
    <w:rsid w:val="00D36F8E"/>
    <w:rsid w:val="00D44FB3"/>
    <w:rsid w:val="00D67AA1"/>
    <w:rsid w:val="00D74C2E"/>
    <w:rsid w:val="00E17E6F"/>
    <w:rsid w:val="00E2225F"/>
    <w:rsid w:val="00E466B4"/>
    <w:rsid w:val="00E6337A"/>
    <w:rsid w:val="00E9264C"/>
    <w:rsid w:val="00EA1B8C"/>
    <w:rsid w:val="00EB3C68"/>
    <w:rsid w:val="00EC1846"/>
    <w:rsid w:val="00EC38A7"/>
    <w:rsid w:val="00EF10A8"/>
    <w:rsid w:val="00EF1FFC"/>
    <w:rsid w:val="00F5584A"/>
    <w:rsid w:val="00FA439C"/>
    <w:rsid w:val="00FB1DEC"/>
    <w:rsid w:val="00FC115B"/>
    <w:rsid w:val="00FD5CE6"/>
    <w:rsid w:val="00FD6351"/>
    <w:rsid w:val="00FF1E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535B88DA"/>
  <w14:defaultImageDpi w14:val="32767"/>
  <w15:chartTrackingRefBased/>
  <w15:docId w15:val="{8E7A24AB-1F3C-4F17-8856-5CF0A9AEA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FB6"/>
    <w:pPr>
      <w:widowControl w:val="0"/>
      <w:spacing w:line="240" w:lineRule="auto"/>
      <w:jc w:val="both"/>
    </w:pPr>
    <w:rPr>
      <w:rFonts w:ascii="Futura Std Book" w:eastAsia="Droid Sans Fallback" w:hAnsi="Futura Std Book" w:cs="FreeSans"/>
      <w:lang w:eastAsia="zh-CN" w:bidi="hi-IN"/>
    </w:rPr>
  </w:style>
  <w:style w:type="paragraph" w:styleId="Ttulo1">
    <w:name w:val="heading 1"/>
    <w:basedOn w:val="Normal"/>
    <w:next w:val="Textoindependiente"/>
    <w:link w:val="Ttulo1Car"/>
    <w:uiPriority w:val="9"/>
    <w:qFormat/>
    <w:rsid w:val="008E201A"/>
    <w:pPr>
      <w:keepNext/>
      <w:numPr>
        <w:numId w:val="1"/>
      </w:numPr>
      <w:spacing w:before="240" w:after="120"/>
      <w:ind w:left="397" w:hanging="431"/>
      <w:outlineLvl w:val="0"/>
    </w:pPr>
    <w:rPr>
      <w:b/>
      <w:sz w:val="31"/>
      <w:szCs w:val="36"/>
    </w:rPr>
  </w:style>
  <w:style w:type="paragraph" w:styleId="Ttulo2">
    <w:name w:val="heading 2"/>
    <w:basedOn w:val="Normal"/>
    <w:next w:val="Textoindependiente"/>
    <w:link w:val="Ttulo2Car"/>
    <w:uiPriority w:val="9"/>
    <w:unhideWhenUsed/>
    <w:qFormat/>
    <w:rsid w:val="00093AFC"/>
    <w:pPr>
      <w:numPr>
        <w:ilvl w:val="1"/>
        <w:numId w:val="1"/>
      </w:numPr>
      <w:spacing w:before="200" w:after="120"/>
      <w:outlineLvl w:val="1"/>
    </w:pPr>
    <w:rPr>
      <w:b/>
      <w:bCs/>
      <w:sz w:val="24"/>
      <w:szCs w:val="32"/>
    </w:rPr>
  </w:style>
  <w:style w:type="paragraph" w:styleId="Ttulo3">
    <w:name w:val="heading 3"/>
    <w:basedOn w:val="Normal"/>
    <w:next w:val="Normal"/>
    <w:link w:val="Ttulo3Car"/>
    <w:uiPriority w:val="9"/>
    <w:unhideWhenUsed/>
    <w:qFormat/>
    <w:rsid w:val="0038143A"/>
    <w:pPr>
      <w:keepNext/>
      <w:keepLines/>
      <w:spacing w:before="40" w:after="0"/>
      <w:outlineLvl w:val="2"/>
    </w:pPr>
    <w:rPr>
      <w:rFonts w:asciiTheme="majorHAnsi" w:eastAsiaTheme="majorEastAsia" w:hAnsiTheme="majorHAnsi" w:cs="Mangal"/>
      <w:color w:val="1F3763" w:themeColor="accent1" w:themeShade="7F"/>
      <w:sz w:val="24"/>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62E7"/>
    <w:pPr>
      <w:tabs>
        <w:tab w:val="center" w:pos="4252"/>
        <w:tab w:val="right" w:pos="8504"/>
      </w:tabs>
      <w:spacing w:after="0"/>
    </w:pPr>
  </w:style>
  <w:style w:type="character" w:customStyle="1" w:styleId="EncabezadoCar">
    <w:name w:val="Encabezado Car"/>
    <w:basedOn w:val="Fuentedeprrafopredeter"/>
    <w:link w:val="Encabezado"/>
    <w:uiPriority w:val="99"/>
    <w:rsid w:val="00C462E7"/>
  </w:style>
  <w:style w:type="paragraph" w:styleId="Piedepgina">
    <w:name w:val="footer"/>
    <w:basedOn w:val="Normal"/>
    <w:link w:val="PiedepginaCar"/>
    <w:uiPriority w:val="99"/>
    <w:unhideWhenUsed/>
    <w:rsid w:val="00C462E7"/>
    <w:pPr>
      <w:tabs>
        <w:tab w:val="center" w:pos="4252"/>
        <w:tab w:val="right" w:pos="8504"/>
      </w:tabs>
      <w:spacing w:after="0"/>
    </w:pPr>
  </w:style>
  <w:style w:type="character" w:customStyle="1" w:styleId="PiedepginaCar">
    <w:name w:val="Pie de página Car"/>
    <w:basedOn w:val="Fuentedeprrafopredeter"/>
    <w:link w:val="Piedepgina"/>
    <w:uiPriority w:val="99"/>
    <w:rsid w:val="00C462E7"/>
  </w:style>
  <w:style w:type="character" w:customStyle="1" w:styleId="Ttulo1Car">
    <w:name w:val="Título 1 Car"/>
    <w:basedOn w:val="Fuentedeprrafopredeter"/>
    <w:link w:val="Ttulo1"/>
    <w:uiPriority w:val="9"/>
    <w:rsid w:val="008E201A"/>
    <w:rPr>
      <w:rFonts w:ascii="Futura Std Book" w:eastAsia="Droid Sans Fallback" w:hAnsi="Futura Std Book" w:cs="FreeSans"/>
      <w:b/>
      <w:sz w:val="31"/>
      <w:szCs w:val="36"/>
      <w:lang w:eastAsia="zh-CN" w:bidi="hi-IN"/>
    </w:rPr>
  </w:style>
  <w:style w:type="character" w:customStyle="1" w:styleId="Ttulo2Car">
    <w:name w:val="Título 2 Car"/>
    <w:basedOn w:val="Fuentedeprrafopredeter"/>
    <w:link w:val="Ttulo2"/>
    <w:uiPriority w:val="9"/>
    <w:rsid w:val="00093AFC"/>
    <w:rPr>
      <w:rFonts w:ascii="Futura Std Book" w:eastAsia="Droid Sans Fallback" w:hAnsi="Futura Std Book" w:cs="FreeSans"/>
      <w:b/>
      <w:bCs/>
      <w:sz w:val="24"/>
      <w:szCs w:val="32"/>
      <w:lang w:eastAsia="zh-CN" w:bidi="hi-IN"/>
    </w:rPr>
  </w:style>
  <w:style w:type="paragraph" w:styleId="Ttulo">
    <w:name w:val="Title"/>
    <w:basedOn w:val="Normal"/>
    <w:next w:val="Textoindependiente"/>
    <w:link w:val="TtuloCar"/>
    <w:uiPriority w:val="10"/>
    <w:qFormat/>
    <w:rsid w:val="006B1FB6"/>
    <w:pPr>
      <w:spacing w:after="119"/>
      <w:jc w:val="center"/>
    </w:pPr>
    <w:rPr>
      <w:rFonts w:ascii="FuturaNDSCOsF-MediumOblique" w:hAnsi="FuturaNDSCOsF-MediumOblique"/>
      <w:bCs/>
      <w:sz w:val="60"/>
      <w:szCs w:val="60"/>
    </w:rPr>
  </w:style>
  <w:style w:type="character" w:customStyle="1" w:styleId="TtuloCar">
    <w:name w:val="Título Car"/>
    <w:basedOn w:val="Fuentedeprrafopredeter"/>
    <w:link w:val="Ttulo"/>
    <w:uiPriority w:val="10"/>
    <w:rsid w:val="006B1FB6"/>
    <w:rPr>
      <w:rFonts w:ascii="FuturaNDSCOsF-MediumOblique" w:eastAsia="Droid Sans Fallback" w:hAnsi="FuturaNDSCOsF-MediumOblique" w:cs="FreeSans"/>
      <w:bCs/>
      <w:sz w:val="60"/>
      <w:szCs w:val="60"/>
      <w:lang w:eastAsia="zh-CN" w:bidi="hi-IN"/>
    </w:rPr>
  </w:style>
  <w:style w:type="paragraph" w:customStyle="1" w:styleId="Contenidodelatabla">
    <w:name w:val="Contenido de la tabla"/>
    <w:basedOn w:val="Normal"/>
    <w:qFormat/>
    <w:rsid w:val="00C462E7"/>
    <w:pPr>
      <w:suppressLineNumbers/>
    </w:pPr>
  </w:style>
  <w:style w:type="paragraph" w:customStyle="1" w:styleId="Ttulodelatabla">
    <w:name w:val="Título de la tabla"/>
    <w:basedOn w:val="Contenidodelatabla"/>
    <w:qFormat/>
    <w:rsid w:val="00C462E7"/>
    <w:pPr>
      <w:jc w:val="center"/>
    </w:pPr>
    <w:rPr>
      <w:b/>
      <w:bCs/>
    </w:rPr>
  </w:style>
  <w:style w:type="paragraph" w:styleId="Textoindependiente">
    <w:name w:val="Body Text"/>
    <w:basedOn w:val="Normal"/>
    <w:link w:val="TextoindependienteCar"/>
    <w:uiPriority w:val="99"/>
    <w:unhideWhenUsed/>
    <w:rsid w:val="00C462E7"/>
    <w:pPr>
      <w:spacing w:after="120"/>
    </w:pPr>
    <w:rPr>
      <w:rFonts w:cs="Mangal"/>
      <w:szCs w:val="21"/>
    </w:rPr>
  </w:style>
  <w:style w:type="character" w:customStyle="1" w:styleId="TextoindependienteCar">
    <w:name w:val="Texto independiente Car"/>
    <w:basedOn w:val="Fuentedeprrafopredeter"/>
    <w:link w:val="Textoindependiente"/>
    <w:uiPriority w:val="99"/>
    <w:rsid w:val="00C462E7"/>
    <w:rPr>
      <w:rFonts w:ascii="Liberation Serif" w:eastAsia="Droid Sans Fallback" w:hAnsi="Liberation Serif" w:cs="Mangal"/>
      <w:sz w:val="24"/>
      <w:szCs w:val="21"/>
      <w:lang w:eastAsia="zh-CN" w:bidi="hi-IN"/>
    </w:rPr>
  </w:style>
  <w:style w:type="table" w:styleId="Tablaconcuadrcula">
    <w:name w:val="Table Grid"/>
    <w:basedOn w:val="Tablanormal"/>
    <w:uiPriority w:val="39"/>
    <w:rsid w:val="00C46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6E51F4"/>
    <w:rPr>
      <w:sz w:val="16"/>
      <w:szCs w:val="16"/>
    </w:rPr>
  </w:style>
  <w:style w:type="paragraph" w:styleId="Textocomentario">
    <w:name w:val="annotation text"/>
    <w:basedOn w:val="Normal"/>
    <w:link w:val="TextocomentarioCar"/>
    <w:uiPriority w:val="99"/>
    <w:semiHidden/>
    <w:unhideWhenUsed/>
    <w:rsid w:val="006E51F4"/>
    <w:rPr>
      <w:rFonts w:cs="Mangal"/>
      <w:sz w:val="20"/>
      <w:szCs w:val="18"/>
    </w:rPr>
  </w:style>
  <w:style w:type="character" w:customStyle="1" w:styleId="TextocomentarioCar">
    <w:name w:val="Texto comentario Car"/>
    <w:basedOn w:val="Fuentedeprrafopredeter"/>
    <w:link w:val="Textocomentario"/>
    <w:uiPriority w:val="99"/>
    <w:semiHidden/>
    <w:rsid w:val="006E51F4"/>
    <w:rPr>
      <w:rFonts w:ascii="Liberation Serif" w:eastAsia="Droid Sans Fallback" w:hAnsi="Liberation Serif" w:cs="Mangal"/>
      <w:sz w:val="20"/>
      <w:szCs w:val="18"/>
      <w:lang w:eastAsia="zh-CN" w:bidi="hi-IN"/>
    </w:rPr>
  </w:style>
  <w:style w:type="paragraph" w:styleId="Asuntodelcomentario">
    <w:name w:val="annotation subject"/>
    <w:basedOn w:val="Textocomentario"/>
    <w:next w:val="Textocomentario"/>
    <w:link w:val="AsuntodelcomentarioCar"/>
    <w:uiPriority w:val="99"/>
    <w:semiHidden/>
    <w:unhideWhenUsed/>
    <w:rsid w:val="006E51F4"/>
    <w:rPr>
      <w:b/>
      <w:bCs/>
    </w:rPr>
  </w:style>
  <w:style w:type="character" w:customStyle="1" w:styleId="AsuntodelcomentarioCar">
    <w:name w:val="Asunto del comentario Car"/>
    <w:basedOn w:val="TextocomentarioCar"/>
    <w:link w:val="Asuntodelcomentario"/>
    <w:uiPriority w:val="99"/>
    <w:semiHidden/>
    <w:rsid w:val="006E51F4"/>
    <w:rPr>
      <w:rFonts w:ascii="Liberation Serif" w:eastAsia="Droid Sans Fallback" w:hAnsi="Liberation Serif" w:cs="Mangal"/>
      <w:b/>
      <w:bCs/>
      <w:sz w:val="20"/>
      <w:szCs w:val="18"/>
      <w:lang w:eastAsia="zh-CN" w:bidi="hi-IN"/>
    </w:rPr>
  </w:style>
  <w:style w:type="paragraph" w:styleId="Textodeglobo">
    <w:name w:val="Balloon Text"/>
    <w:basedOn w:val="Normal"/>
    <w:link w:val="TextodegloboCar"/>
    <w:uiPriority w:val="99"/>
    <w:semiHidden/>
    <w:unhideWhenUsed/>
    <w:rsid w:val="006E51F4"/>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6E51F4"/>
    <w:rPr>
      <w:rFonts w:ascii="Segoe UI" w:eastAsia="Droid Sans Fallback" w:hAnsi="Segoe UI" w:cs="Mangal"/>
      <w:sz w:val="18"/>
      <w:szCs w:val="16"/>
      <w:lang w:eastAsia="zh-CN" w:bidi="hi-IN"/>
    </w:rPr>
  </w:style>
  <w:style w:type="table" w:styleId="Tablanormal2">
    <w:name w:val="Plain Table 2"/>
    <w:basedOn w:val="Tablanormal"/>
    <w:uiPriority w:val="42"/>
    <w:rsid w:val="00EC184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xtonotapie">
    <w:name w:val="footnote text"/>
    <w:basedOn w:val="Normal"/>
    <w:link w:val="TextonotapieCar"/>
    <w:uiPriority w:val="99"/>
    <w:unhideWhenUsed/>
    <w:rsid w:val="002F5A9B"/>
    <w:pPr>
      <w:spacing w:after="0"/>
    </w:pPr>
    <w:rPr>
      <w:rFonts w:cs="Mangal"/>
      <w:sz w:val="20"/>
      <w:szCs w:val="18"/>
    </w:rPr>
  </w:style>
  <w:style w:type="character" w:customStyle="1" w:styleId="TextonotapieCar">
    <w:name w:val="Texto nota pie Car"/>
    <w:basedOn w:val="Fuentedeprrafopredeter"/>
    <w:link w:val="Textonotapie"/>
    <w:uiPriority w:val="99"/>
    <w:rsid w:val="002F5A9B"/>
    <w:rPr>
      <w:rFonts w:ascii="HelveticaNeueLT Pro 55 Roman" w:eastAsia="Droid Sans Fallback" w:hAnsi="HelveticaNeueLT Pro 55 Roman" w:cs="Mangal"/>
      <w:sz w:val="20"/>
      <w:szCs w:val="18"/>
      <w:lang w:eastAsia="zh-CN" w:bidi="hi-IN"/>
    </w:rPr>
  </w:style>
  <w:style w:type="character" w:styleId="Refdenotaalpie">
    <w:name w:val="footnote reference"/>
    <w:basedOn w:val="Fuentedeprrafopredeter"/>
    <w:uiPriority w:val="99"/>
    <w:semiHidden/>
    <w:unhideWhenUsed/>
    <w:rsid w:val="002F5A9B"/>
    <w:rPr>
      <w:vertAlign w:val="superscript"/>
    </w:rPr>
  </w:style>
  <w:style w:type="character" w:styleId="Hipervnculo">
    <w:name w:val="Hyperlink"/>
    <w:basedOn w:val="Fuentedeprrafopredeter"/>
    <w:uiPriority w:val="99"/>
    <w:unhideWhenUsed/>
    <w:rsid w:val="00A506FF"/>
    <w:rPr>
      <w:color w:val="0563C1" w:themeColor="hyperlink"/>
      <w:u w:val="single"/>
    </w:rPr>
  </w:style>
  <w:style w:type="character" w:styleId="Mencinsinresolver">
    <w:name w:val="Unresolved Mention"/>
    <w:basedOn w:val="Fuentedeprrafopredeter"/>
    <w:uiPriority w:val="99"/>
    <w:semiHidden/>
    <w:unhideWhenUsed/>
    <w:rsid w:val="00A506FF"/>
    <w:rPr>
      <w:color w:val="605E5C"/>
      <w:shd w:val="clear" w:color="auto" w:fill="E1DFDD"/>
    </w:rPr>
  </w:style>
  <w:style w:type="paragraph" w:styleId="Bibliografa">
    <w:name w:val="Bibliography"/>
    <w:basedOn w:val="Normal"/>
    <w:next w:val="Normal"/>
    <w:uiPriority w:val="37"/>
    <w:unhideWhenUsed/>
    <w:rsid w:val="00EC38A7"/>
    <w:pPr>
      <w:tabs>
        <w:tab w:val="left" w:pos="384"/>
      </w:tabs>
      <w:suppressAutoHyphens/>
      <w:spacing w:after="0"/>
      <w:ind w:left="386" w:hanging="386"/>
      <w:jc w:val="left"/>
    </w:pPr>
    <w:rPr>
      <w:rFonts w:cs="Mangal"/>
      <w:sz w:val="20"/>
      <w:szCs w:val="18"/>
      <w:lang w:val="en-US"/>
    </w:rPr>
  </w:style>
  <w:style w:type="paragraph" w:styleId="Subttulo">
    <w:name w:val="Subtitle"/>
    <w:basedOn w:val="Ttulo"/>
    <w:next w:val="Normal"/>
    <w:link w:val="SubttuloCar"/>
    <w:uiPriority w:val="11"/>
    <w:qFormat/>
    <w:rsid w:val="006B1FB6"/>
    <w:pPr>
      <w:spacing w:after="0"/>
    </w:pPr>
    <w:rPr>
      <w:rFonts w:ascii="Futura Std Book" w:hAnsi="Futura Std Book"/>
      <w:sz w:val="44"/>
      <w:szCs w:val="62"/>
    </w:rPr>
  </w:style>
  <w:style w:type="character" w:customStyle="1" w:styleId="SubttuloCar">
    <w:name w:val="Subtítulo Car"/>
    <w:basedOn w:val="Fuentedeprrafopredeter"/>
    <w:link w:val="Subttulo"/>
    <w:uiPriority w:val="11"/>
    <w:rsid w:val="006B1FB6"/>
    <w:rPr>
      <w:rFonts w:ascii="Futura Std Book" w:eastAsia="Droid Sans Fallback" w:hAnsi="Futura Std Book" w:cs="FreeSans"/>
      <w:bCs/>
      <w:sz w:val="44"/>
      <w:szCs w:val="62"/>
      <w:lang w:eastAsia="zh-CN" w:bidi="hi-IN"/>
    </w:rPr>
  </w:style>
  <w:style w:type="paragraph" w:customStyle="1" w:styleId="Tituloproyecto">
    <w:name w:val="Titulo proyecto"/>
    <w:basedOn w:val="Normal"/>
    <w:qFormat/>
    <w:rsid w:val="007D2029"/>
    <w:pPr>
      <w:pBdr>
        <w:top w:val="single" w:sz="6" w:space="20" w:color="A6A6A6" w:themeColor="background1" w:themeShade="A6"/>
        <w:bottom w:val="single" w:sz="6" w:space="20" w:color="A6A6A6" w:themeColor="background1" w:themeShade="A6"/>
      </w:pBdr>
      <w:suppressAutoHyphens/>
      <w:spacing w:after="480"/>
      <w:jc w:val="center"/>
    </w:pPr>
    <w:rPr>
      <w:sz w:val="32"/>
      <w:szCs w:val="28"/>
    </w:rPr>
  </w:style>
  <w:style w:type="paragraph" w:customStyle="1" w:styleId="TtuloSC">
    <w:name w:val="Título SC"/>
    <w:basedOn w:val="Normal"/>
    <w:qFormat/>
    <w:rsid w:val="006B1FB6"/>
    <w:pPr>
      <w:pBdr>
        <w:top w:val="single" w:sz="6" w:space="20" w:color="A6A6A6" w:themeColor="background1" w:themeShade="A6"/>
        <w:bottom w:val="single" w:sz="6" w:space="20" w:color="A6A6A6" w:themeColor="background1" w:themeShade="A6"/>
      </w:pBdr>
      <w:spacing w:before="480" w:after="120"/>
      <w:jc w:val="center"/>
    </w:pPr>
    <w:rPr>
      <w:rFonts w:ascii="FuturaNDSCOsF-Bold" w:hAnsi="FuturaNDSCOsF-Bold"/>
      <w:sz w:val="18"/>
      <w:szCs w:val="18"/>
    </w:rPr>
  </w:style>
  <w:style w:type="character" w:styleId="Hipervnculovisitado">
    <w:name w:val="FollowedHyperlink"/>
    <w:basedOn w:val="Fuentedeprrafopredeter"/>
    <w:uiPriority w:val="99"/>
    <w:semiHidden/>
    <w:unhideWhenUsed/>
    <w:rsid w:val="000A4994"/>
    <w:rPr>
      <w:color w:val="954F72" w:themeColor="followedHyperlink"/>
      <w:u w:val="single"/>
    </w:rPr>
  </w:style>
  <w:style w:type="paragraph" w:styleId="Prrafodelista">
    <w:name w:val="List Paragraph"/>
    <w:basedOn w:val="Normal"/>
    <w:uiPriority w:val="34"/>
    <w:qFormat/>
    <w:rsid w:val="00093AFC"/>
    <w:pPr>
      <w:ind w:left="720"/>
      <w:contextualSpacing/>
    </w:pPr>
    <w:rPr>
      <w:rFonts w:cs="Mangal"/>
      <w:szCs w:val="20"/>
    </w:rPr>
  </w:style>
  <w:style w:type="character" w:customStyle="1" w:styleId="Ttulo3Car">
    <w:name w:val="Título 3 Car"/>
    <w:basedOn w:val="Fuentedeprrafopredeter"/>
    <w:link w:val="Ttulo3"/>
    <w:uiPriority w:val="9"/>
    <w:rsid w:val="0038143A"/>
    <w:rPr>
      <w:rFonts w:asciiTheme="majorHAnsi" w:eastAsiaTheme="majorEastAsia" w:hAnsiTheme="majorHAnsi" w:cs="Mangal"/>
      <w:color w:val="1F3763" w:themeColor="accent1" w:themeShade="7F"/>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7295929">
      <w:bodyDiv w:val="1"/>
      <w:marLeft w:val="0"/>
      <w:marRight w:val="0"/>
      <w:marTop w:val="0"/>
      <w:marBottom w:val="0"/>
      <w:divBdr>
        <w:top w:val="none" w:sz="0" w:space="0" w:color="auto"/>
        <w:left w:val="none" w:sz="0" w:space="0" w:color="auto"/>
        <w:bottom w:val="none" w:sz="0" w:space="0" w:color="auto"/>
        <w:right w:val="none" w:sz="0" w:space="0" w:color="auto"/>
      </w:divBdr>
    </w:div>
    <w:div w:id="1158035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BE20F-68A1-42BA-9BC1-42FA3DB85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4</Pages>
  <Words>3490</Words>
  <Characters>19198</Characters>
  <Application>Microsoft Office Word</Application>
  <DocSecurity>0</DocSecurity>
  <Lines>159</Lines>
  <Paragraphs>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Cruz</dc:creator>
  <cp:keywords/>
  <dc:description/>
  <cp:lastModifiedBy>Francisco Cruz</cp:lastModifiedBy>
  <cp:revision>20</cp:revision>
  <dcterms:created xsi:type="dcterms:W3CDTF">2020-03-10T20:54:00Z</dcterms:created>
  <dcterms:modified xsi:type="dcterms:W3CDTF">2020-03-11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v2PIrrYk"/&gt;&lt;style id="http://www.zotero.org/styles/ieee-with-url" locale="es-E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eee-with-url</vt:lpwstr>
  </property>
  <property fmtid="{D5CDD505-2E9C-101B-9397-08002B2CF9AE}" pid="17" name="Mendeley Recent Style Name 6_1">
    <vt:lpwstr>IEEE (with URL)</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ieee-with-url</vt:lpwstr>
  </property>
</Properties>
</file>